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1D79EA" w14:textId="145A49BF" w:rsidR="00333552" w:rsidRPr="00693162" w:rsidRDefault="000F3C84" w:rsidP="00924738">
      <w:pPr>
        <w:pStyle w:val="NoSpacing"/>
        <w:jc w:val="center"/>
        <w:rPr>
          <w:rFonts w:ascii="Times New Roman" w:hAnsi="Times New Roman" w:cs="Times New Roman"/>
          <w:sz w:val="23"/>
          <w:szCs w:val="23"/>
        </w:rPr>
      </w:pPr>
      <w:r>
        <w:rPr>
          <w:rFonts w:ascii="Times New Roman" w:hAnsi="Times New Roman" w:cs="Times New Roman"/>
          <w:sz w:val="23"/>
          <w:szCs w:val="23"/>
        </w:rPr>
        <w:t>Risky sex? P</w:t>
      </w:r>
      <w:r w:rsidR="00333552" w:rsidRPr="00693162">
        <w:rPr>
          <w:rFonts w:ascii="Times New Roman" w:hAnsi="Times New Roman" w:cs="Times New Roman"/>
          <w:sz w:val="23"/>
          <w:szCs w:val="23"/>
        </w:rPr>
        <w:t>ollen</w:t>
      </w:r>
      <w:r>
        <w:rPr>
          <w:rFonts w:ascii="Times New Roman" w:hAnsi="Times New Roman" w:cs="Times New Roman"/>
          <w:sz w:val="23"/>
          <w:szCs w:val="23"/>
        </w:rPr>
        <w:t xml:space="preserve"> and pollination in the grasses (Poaceae)</w:t>
      </w:r>
    </w:p>
    <w:p w14:paraId="76DAB98E" w14:textId="77777777" w:rsidR="00333552" w:rsidRDefault="00333552" w:rsidP="00333552">
      <w:pPr>
        <w:pStyle w:val="NoSpacing"/>
        <w:rPr>
          <w:rFonts w:ascii="Times New Roman" w:hAnsi="Times New Roman" w:cs="Times New Roman"/>
          <w:sz w:val="23"/>
          <w:szCs w:val="23"/>
        </w:rPr>
      </w:pPr>
    </w:p>
    <w:p w14:paraId="400D7B97" w14:textId="77777777" w:rsidR="00A8147C" w:rsidRDefault="00A8147C" w:rsidP="00A8147C">
      <w:pPr>
        <w:pStyle w:val="NoSpacing"/>
        <w:jc w:val="center"/>
        <w:rPr>
          <w:rFonts w:ascii="Times New Roman" w:hAnsi="Times New Roman" w:cs="Times New Roman"/>
          <w:sz w:val="23"/>
          <w:szCs w:val="23"/>
        </w:rPr>
      </w:pPr>
      <w:r>
        <w:rPr>
          <w:rFonts w:ascii="Times New Roman" w:hAnsi="Times New Roman" w:cs="Times New Roman"/>
          <w:sz w:val="23"/>
          <w:szCs w:val="23"/>
        </w:rPr>
        <w:t>PROJECT DESCRIPTION</w:t>
      </w:r>
    </w:p>
    <w:p w14:paraId="604B2532" w14:textId="77777777" w:rsidR="00A8147C" w:rsidRDefault="00A8147C" w:rsidP="00333552">
      <w:pPr>
        <w:pStyle w:val="NoSpacing"/>
        <w:rPr>
          <w:rFonts w:ascii="Times New Roman" w:hAnsi="Times New Roman" w:cs="Times New Roman"/>
          <w:sz w:val="23"/>
          <w:szCs w:val="23"/>
        </w:rPr>
      </w:pPr>
    </w:p>
    <w:p w14:paraId="3DDEEB19" w14:textId="77777777" w:rsidR="00A8147C" w:rsidRPr="00693162" w:rsidRDefault="00A8147C" w:rsidP="00333552">
      <w:pPr>
        <w:pStyle w:val="NoSpacing"/>
        <w:rPr>
          <w:rFonts w:ascii="Times New Roman" w:hAnsi="Times New Roman" w:cs="Times New Roman"/>
          <w:sz w:val="23"/>
          <w:szCs w:val="23"/>
        </w:rPr>
      </w:pPr>
      <w:r>
        <w:rPr>
          <w:rFonts w:ascii="Times New Roman" w:hAnsi="Times New Roman" w:cs="Times New Roman"/>
          <w:sz w:val="23"/>
          <w:szCs w:val="23"/>
        </w:rPr>
        <w:t>INTELLECTUAL MERIT</w:t>
      </w:r>
    </w:p>
    <w:p w14:paraId="2BEDE232" w14:textId="77777777" w:rsidR="00333552" w:rsidRPr="00693162" w:rsidRDefault="00333552" w:rsidP="00333552">
      <w:pPr>
        <w:pStyle w:val="NoSpacing"/>
        <w:rPr>
          <w:rFonts w:ascii="Times New Roman" w:hAnsi="Times New Roman" w:cs="Times New Roman"/>
          <w:sz w:val="23"/>
          <w:szCs w:val="23"/>
        </w:rPr>
      </w:pPr>
      <w:r w:rsidRPr="00693162">
        <w:rPr>
          <w:rFonts w:ascii="Times New Roman" w:hAnsi="Times New Roman" w:cs="Times New Roman"/>
          <w:b/>
          <w:sz w:val="23"/>
          <w:szCs w:val="23"/>
        </w:rPr>
        <w:t>Introduction and Objectives</w:t>
      </w:r>
      <w:r w:rsidRPr="00693162">
        <w:rPr>
          <w:rFonts w:ascii="Times New Roman" w:hAnsi="Times New Roman" w:cs="Times New Roman"/>
          <w:sz w:val="23"/>
          <w:szCs w:val="23"/>
        </w:rPr>
        <w:t xml:space="preserve"> (</w:t>
      </w:r>
      <w:r w:rsidR="008526B0" w:rsidRPr="00693162">
        <w:rPr>
          <w:rFonts w:ascii="Times New Roman" w:hAnsi="Times New Roman" w:cs="Times New Roman"/>
          <w:sz w:val="23"/>
          <w:szCs w:val="23"/>
        </w:rPr>
        <w:t>including</w:t>
      </w:r>
      <w:r w:rsidRPr="00693162">
        <w:rPr>
          <w:rFonts w:ascii="Times New Roman" w:hAnsi="Times New Roman" w:cs="Times New Roman"/>
          <w:sz w:val="23"/>
          <w:szCs w:val="23"/>
        </w:rPr>
        <w:t xml:space="preserve"> Hypotheses)</w:t>
      </w:r>
    </w:p>
    <w:p w14:paraId="49CE4EA0" w14:textId="77777777" w:rsidR="000F3C84" w:rsidRDefault="00C62ED1" w:rsidP="000F3C84">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Pr="00693162">
        <w:rPr>
          <w:rFonts w:ascii="Times New Roman" w:hAnsi="Times New Roman" w:cs="Times New Roman"/>
          <w:sz w:val="23"/>
          <w:szCs w:val="23"/>
          <w:u w:val="single"/>
        </w:rPr>
        <w:t>Introduction</w:t>
      </w:r>
    </w:p>
    <w:p w14:paraId="37C5ACB2" w14:textId="497CDDF6" w:rsidR="000F3C84" w:rsidRPr="00162D2B" w:rsidRDefault="000F3C84" w:rsidP="00162D2B">
      <w:pPr>
        <w:pStyle w:val="CommentText"/>
      </w:pPr>
      <w:r w:rsidRPr="008B4D2C">
        <w:rPr>
          <w:rFonts w:eastAsia="Times New Roman" w:cs="Times New Roman"/>
          <w:sz w:val="24"/>
          <w:szCs w:val="24"/>
        </w:rPr>
        <w:t xml:space="preserve">Imagine the remarkable and seemingly random journey a pollen grain must travel to accomplish pollination in </w:t>
      </w:r>
      <w:r w:rsidR="0005011B">
        <w:rPr>
          <w:rFonts w:eastAsia="Times New Roman" w:cs="Times New Roman"/>
          <w:sz w:val="24"/>
          <w:szCs w:val="24"/>
        </w:rPr>
        <w:t>wind pollinated</w:t>
      </w:r>
      <w:r w:rsidR="0005011B" w:rsidRPr="008B4D2C">
        <w:rPr>
          <w:rFonts w:eastAsia="Times New Roman" w:cs="Times New Roman"/>
          <w:sz w:val="24"/>
          <w:szCs w:val="24"/>
        </w:rPr>
        <w:t xml:space="preserve"> </w:t>
      </w:r>
      <w:r w:rsidRPr="008B4D2C">
        <w:rPr>
          <w:rFonts w:eastAsia="Times New Roman" w:cs="Times New Roman"/>
          <w:sz w:val="24"/>
          <w:szCs w:val="24"/>
        </w:rPr>
        <w:t xml:space="preserve">plants. </w:t>
      </w:r>
      <w:r w:rsidR="006172EE">
        <w:rPr>
          <w:rFonts w:eastAsia="Times New Roman" w:cs="Times New Roman"/>
          <w:sz w:val="24"/>
          <w:szCs w:val="24"/>
        </w:rPr>
        <w:t>We expect the</w:t>
      </w:r>
      <w:ins w:id="0" w:author="Phillip Klahs" w:date="2018-10-11T14:54:00Z">
        <w:r w:rsidR="00DC27CE">
          <w:rPr>
            <w:rFonts w:eastAsia="Times New Roman" w:cs="Times New Roman"/>
            <w:sz w:val="24"/>
            <w:szCs w:val="24"/>
          </w:rPr>
          <w:t xml:space="preserve"> process of evolution to</w:t>
        </w:r>
      </w:ins>
      <w:r w:rsidR="000570E2" w:rsidRPr="006172EE">
        <w:rPr>
          <w:rFonts w:eastAsia="Times New Roman" w:cs="Times New Roman"/>
          <w:sz w:val="24"/>
          <w:szCs w:val="24"/>
        </w:rPr>
        <w:t xml:space="preserve"> </w:t>
      </w:r>
      <w:del w:id="1" w:author="Phillip Klahs" w:date="2018-10-11T14:54:00Z">
        <w:r w:rsidR="006172EE" w:rsidRPr="006172EE" w:rsidDel="00DC27CE">
          <w:rPr>
            <w:rFonts w:eastAsia="Times New Roman" w:cs="Times New Roman"/>
            <w:sz w:val="24"/>
            <w:szCs w:val="24"/>
          </w:rPr>
          <w:delText>reduc</w:delText>
        </w:r>
        <w:r w:rsidR="006172EE" w:rsidDel="00DC27CE">
          <w:rPr>
            <w:rFonts w:eastAsia="Times New Roman" w:cs="Times New Roman"/>
            <w:sz w:val="24"/>
            <w:szCs w:val="24"/>
          </w:rPr>
          <w:delText>tion</w:delText>
        </w:r>
        <w:r w:rsidR="000570E2" w:rsidRPr="006172EE" w:rsidDel="00DC27CE">
          <w:rPr>
            <w:rFonts w:eastAsia="Times New Roman" w:cs="Times New Roman"/>
            <w:sz w:val="24"/>
            <w:szCs w:val="24"/>
          </w:rPr>
          <w:delText xml:space="preserve"> </w:delText>
        </w:r>
      </w:del>
      <w:ins w:id="2" w:author="Phillip Klahs" w:date="2018-10-11T14:54:00Z">
        <w:r w:rsidR="00DC27CE" w:rsidRPr="006172EE">
          <w:rPr>
            <w:rFonts w:eastAsia="Times New Roman" w:cs="Times New Roman"/>
            <w:sz w:val="24"/>
            <w:szCs w:val="24"/>
          </w:rPr>
          <w:t>reduc</w:t>
        </w:r>
        <w:r w:rsidR="00DC27CE">
          <w:rPr>
            <w:rFonts w:eastAsia="Times New Roman" w:cs="Times New Roman"/>
            <w:sz w:val="24"/>
            <w:szCs w:val="24"/>
          </w:rPr>
          <w:t>e</w:t>
        </w:r>
      </w:ins>
      <w:del w:id="3" w:author="Phillip Klahs" w:date="2018-10-11T14:54:00Z">
        <w:r w:rsidR="006172EE" w:rsidDel="00DC27CE">
          <w:rPr>
            <w:rFonts w:eastAsia="Times New Roman" w:cs="Times New Roman"/>
            <w:sz w:val="24"/>
            <w:szCs w:val="24"/>
          </w:rPr>
          <w:delText>of</w:delText>
        </w:r>
      </w:del>
      <w:r w:rsidR="000570E2" w:rsidRPr="006172EE">
        <w:rPr>
          <w:rFonts w:eastAsia="Times New Roman" w:cs="Times New Roman"/>
          <w:sz w:val="24"/>
          <w:szCs w:val="24"/>
        </w:rPr>
        <w:t xml:space="preserve"> inefficiencies </w:t>
      </w:r>
      <w:r w:rsidR="006172EE">
        <w:rPr>
          <w:rFonts w:eastAsia="Times New Roman" w:cs="Times New Roman"/>
          <w:sz w:val="24"/>
          <w:szCs w:val="24"/>
        </w:rPr>
        <w:t>in</w:t>
      </w:r>
      <w:r w:rsidR="000570E2" w:rsidRPr="006172EE">
        <w:rPr>
          <w:rFonts w:eastAsia="Times New Roman" w:cs="Times New Roman"/>
          <w:sz w:val="24"/>
          <w:szCs w:val="24"/>
        </w:rPr>
        <w:t xml:space="preserve"> </w:t>
      </w:r>
      <w:r w:rsidR="0005011B" w:rsidRPr="006172EE">
        <w:rPr>
          <w:rFonts w:eastAsia="Times New Roman" w:cs="Times New Roman"/>
          <w:sz w:val="24"/>
          <w:szCs w:val="24"/>
        </w:rPr>
        <w:t>th</w:t>
      </w:r>
      <w:r w:rsidR="0005011B">
        <w:rPr>
          <w:rFonts w:eastAsia="Times New Roman" w:cs="Times New Roman"/>
          <w:sz w:val="24"/>
          <w:szCs w:val="24"/>
        </w:rPr>
        <w:t>e</w:t>
      </w:r>
      <w:r w:rsidR="0005011B" w:rsidRPr="006172EE">
        <w:rPr>
          <w:rFonts w:eastAsia="Times New Roman" w:cs="Times New Roman"/>
          <w:sz w:val="24"/>
          <w:szCs w:val="24"/>
        </w:rPr>
        <w:t xml:space="preserve"> </w:t>
      </w:r>
      <w:r w:rsidR="00A94F16">
        <w:rPr>
          <w:rFonts w:eastAsia="Times New Roman" w:cs="Times New Roman"/>
          <w:sz w:val="24"/>
          <w:szCs w:val="24"/>
        </w:rPr>
        <w:t xml:space="preserve">risky </w:t>
      </w:r>
      <w:del w:id="4" w:author="Phillip Klahs" w:date="2018-10-11T14:54:00Z">
        <w:r w:rsidR="0005011B" w:rsidDel="00DC27CE">
          <w:rPr>
            <w:rFonts w:eastAsia="Times New Roman" w:cs="Times New Roman"/>
            <w:sz w:val="24"/>
            <w:szCs w:val="24"/>
          </w:rPr>
          <w:delText xml:space="preserve">process </w:delText>
        </w:r>
      </w:del>
      <w:ins w:id="5" w:author="Phillip Klahs" w:date="2018-10-11T14:54:00Z">
        <w:r w:rsidR="00DC27CE">
          <w:rPr>
            <w:rFonts w:eastAsia="Times New Roman" w:cs="Times New Roman"/>
            <w:sz w:val="24"/>
            <w:szCs w:val="24"/>
          </w:rPr>
          <w:t xml:space="preserve">act </w:t>
        </w:r>
      </w:ins>
      <w:r w:rsidR="0005011B">
        <w:rPr>
          <w:rFonts w:eastAsia="Times New Roman" w:cs="Times New Roman"/>
          <w:sz w:val="24"/>
          <w:szCs w:val="24"/>
        </w:rPr>
        <w:t>of anemophily</w:t>
      </w:r>
      <w:del w:id="6" w:author="Phillip Klahs" w:date="2018-10-11T14:54:00Z">
        <w:r w:rsidR="004C0BE6" w:rsidRPr="006172EE" w:rsidDel="00DC27CE">
          <w:rPr>
            <w:rFonts w:eastAsia="Times New Roman" w:cs="Times New Roman"/>
            <w:sz w:val="24"/>
            <w:szCs w:val="24"/>
          </w:rPr>
          <w:delText xml:space="preserve"> </w:delText>
        </w:r>
        <w:r w:rsidR="006172EE" w:rsidDel="00DC27CE">
          <w:rPr>
            <w:rFonts w:eastAsia="Times New Roman" w:cs="Times New Roman"/>
            <w:sz w:val="24"/>
            <w:szCs w:val="24"/>
          </w:rPr>
          <w:delText>by evolution</w:delText>
        </w:r>
      </w:del>
      <w:r w:rsidR="006172EE">
        <w:rPr>
          <w:rFonts w:eastAsia="Times New Roman" w:cs="Times New Roman"/>
          <w:sz w:val="24"/>
          <w:szCs w:val="24"/>
        </w:rPr>
        <w:t xml:space="preserve">. </w:t>
      </w:r>
      <w:r w:rsidRPr="006172EE">
        <w:rPr>
          <w:rFonts w:eastAsia="Times New Roman" w:cs="Times New Roman"/>
          <w:sz w:val="24"/>
          <w:szCs w:val="24"/>
        </w:rPr>
        <w:t xml:space="preserve">We propose </w:t>
      </w:r>
      <w:ins w:id="7" w:author="Phillip Klahs" w:date="2018-10-11T14:52:00Z">
        <w:r w:rsidR="00DC27CE">
          <w:rPr>
            <w:rFonts w:eastAsia="Times New Roman" w:cs="Times New Roman"/>
            <w:sz w:val="24"/>
            <w:szCs w:val="24"/>
          </w:rPr>
          <w:t xml:space="preserve">the construction of </w:t>
        </w:r>
        <w:r w:rsidR="00DC27CE" w:rsidRPr="006172EE">
          <w:rPr>
            <w:rFonts w:eastAsia="Times New Roman" w:cs="Times New Roman"/>
            <w:sz w:val="24"/>
            <w:szCs w:val="24"/>
          </w:rPr>
          <w:t>virtual models of grass spikelets (the flower with associated bracts) for computational fluid dynamic</w:t>
        </w:r>
        <w:r w:rsidR="00DC27CE">
          <w:rPr>
            <w:rFonts w:eastAsia="Times New Roman" w:cs="Times New Roman"/>
            <w:sz w:val="24"/>
            <w:szCs w:val="24"/>
          </w:rPr>
          <w:t xml:space="preserve"> (CFD)</w:t>
        </w:r>
        <w:r w:rsidR="00DC27CE" w:rsidRPr="006172EE">
          <w:rPr>
            <w:rFonts w:eastAsia="Times New Roman" w:cs="Times New Roman"/>
            <w:sz w:val="24"/>
            <w:szCs w:val="24"/>
          </w:rPr>
          <w:t xml:space="preserve"> simulations </w:t>
        </w:r>
      </w:ins>
      <w:del w:id="8" w:author="Phillip Klahs" w:date="2018-10-11T14:52:00Z">
        <w:r w:rsidRPr="006172EE" w:rsidDel="00DC27CE">
          <w:rPr>
            <w:rFonts w:eastAsia="Times New Roman" w:cs="Times New Roman"/>
            <w:sz w:val="24"/>
            <w:szCs w:val="24"/>
          </w:rPr>
          <w:delText xml:space="preserve">to </w:delText>
        </w:r>
        <w:commentRangeStart w:id="9"/>
        <w:r w:rsidRPr="006172EE" w:rsidDel="00DC27CE">
          <w:rPr>
            <w:rFonts w:eastAsia="Times New Roman" w:cs="Times New Roman"/>
            <w:sz w:val="24"/>
            <w:szCs w:val="24"/>
          </w:rPr>
          <w:delText>explore</w:delText>
        </w:r>
        <w:commentRangeEnd w:id="9"/>
        <w:r w:rsidR="0005011B" w:rsidDel="00DC27CE">
          <w:rPr>
            <w:rStyle w:val="CommentReference"/>
          </w:rPr>
          <w:commentReference w:id="9"/>
        </w:r>
        <w:r w:rsidRPr="006172EE" w:rsidDel="00DC27CE">
          <w:rPr>
            <w:rFonts w:eastAsia="Times New Roman" w:cs="Times New Roman"/>
            <w:sz w:val="24"/>
            <w:szCs w:val="24"/>
          </w:rPr>
          <w:delText xml:space="preserve"> the critical junction of flower form and function by constructing virtual models of grass spikelets (the flower with associated bracts) for computational fluid dynamic</w:delText>
        </w:r>
        <w:r w:rsidR="000D294B" w:rsidDel="00DC27CE">
          <w:rPr>
            <w:rFonts w:eastAsia="Times New Roman" w:cs="Times New Roman"/>
            <w:sz w:val="24"/>
            <w:szCs w:val="24"/>
          </w:rPr>
          <w:delText xml:space="preserve"> (CFD)</w:delText>
        </w:r>
        <w:r w:rsidRPr="006172EE" w:rsidDel="00DC27CE">
          <w:rPr>
            <w:rFonts w:eastAsia="Times New Roman" w:cs="Times New Roman"/>
            <w:sz w:val="24"/>
            <w:szCs w:val="24"/>
          </w:rPr>
          <w:delText xml:space="preserve"> simulations</w:delText>
        </w:r>
      </w:del>
      <w:ins w:id="10" w:author="Phillip Klahs" w:date="2018-10-11T14:52:00Z">
        <w:r w:rsidR="00DC27CE">
          <w:rPr>
            <w:rFonts w:eastAsia="Times New Roman" w:cs="Times New Roman"/>
            <w:sz w:val="24"/>
            <w:szCs w:val="24"/>
          </w:rPr>
          <w:t xml:space="preserve">and the imaging of </w:t>
        </w:r>
      </w:ins>
      <w:ins w:id="11" w:author="Phillip Klahs" w:date="2018-10-11T14:48:00Z">
        <w:r w:rsidR="00DC27CE">
          <w:rPr>
            <w:rFonts w:eastAsia="Times New Roman" w:cs="Times New Roman"/>
            <w:sz w:val="24"/>
            <w:szCs w:val="24"/>
          </w:rPr>
          <w:t xml:space="preserve">pollen wall ultrastructure, with measurements </w:t>
        </w:r>
      </w:ins>
      <w:ins w:id="12" w:author="Phillip Klahs" w:date="2018-10-11T14:55:00Z">
        <w:r w:rsidR="00DC27CE">
          <w:rPr>
            <w:rFonts w:eastAsia="Times New Roman" w:cs="Times New Roman"/>
            <w:sz w:val="24"/>
            <w:szCs w:val="24"/>
          </w:rPr>
          <w:t>of potential</w:t>
        </w:r>
      </w:ins>
      <w:ins w:id="13" w:author="Phillip Klahs" w:date="2018-10-11T14:48:00Z">
        <w:r w:rsidR="00DC27CE">
          <w:rPr>
            <w:rFonts w:eastAsia="Times New Roman" w:cs="Times New Roman"/>
            <w:sz w:val="24"/>
            <w:szCs w:val="24"/>
          </w:rPr>
          <w:t xml:space="preserve"> </w:t>
        </w:r>
        <w:proofErr w:type="spellStart"/>
        <w:r w:rsidR="003318AC">
          <w:rPr>
            <w:rFonts w:eastAsia="Times New Roman" w:cs="Times New Roman"/>
            <w:sz w:val="24"/>
            <w:szCs w:val="24"/>
          </w:rPr>
          <w:t>synapomorphies</w:t>
        </w:r>
      </w:ins>
      <w:proofErr w:type="spellEnd"/>
      <w:ins w:id="14" w:author="Phillip Klahs" w:date="2018-10-11T14:52:00Z">
        <w:r w:rsidR="00DC27CE">
          <w:rPr>
            <w:rFonts w:eastAsia="Times New Roman" w:cs="Times New Roman"/>
            <w:sz w:val="24"/>
            <w:szCs w:val="24"/>
          </w:rPr>
          <w:t xml:space="preserve">, to understand the evolutionary history of </w:t>
        </w:r>
      </w:ins>
      <w:ins w:id="15" w:author="Phillip Klahs" w:date="2018-10-11T14:53:00Z">
        <w:r w:rsidR="00DC27CE">
          <w:rPr>
            <w:rFonts w:eastAsia="Times New Roman" w:cs="Times New Roman"/>
            <w:sz w:val="24"/>
            <w:szCs w:val="24"/>
          </w:rPr>
          <w:t>pollen and pollination in the grass family</w:t>
        </w:r>
      </w:ins>
      <w:r w:rsidR="008B4D2C" w:rsidRPr="006172EE">
        <w:rPr>
          <w:rFonts w:eastAsia="Times New Roman" w:cs="Times New Roman"/>
          <w:sz w:val="24"/>
          <w:szCs w:val="24"/>
        </w:rPr>
        <w:t>.</w:t>
      </w:r>
      <w:r w:rsidR="008B4D2C">
        <w:rPr>
          <w:rFonts w:eastAsia="Times New Roman" w:cs="Times New Roman"/>
          <w:sz w:val="24"/>
          <w:szCs w:val="24"/>
        </w:rPr>
        <w:t xml:space="preserve"> </w:t>
      </w:r>
      <w:r w:rsidR="006172EE">
        <w:rPr>
          <w:rFonts w:eastAsia="Times New Roman" w:cs="Times New Roman"/>
          <w:sz w:val="24"/>
          <w:szCs w:val="24"/>
        </w:rPr>
        <w:t>The</w:t>
      </w:r>
      <w:ins w:id="16" w:author="Phillip Klahs" w:date="2018-10-11T14:55:00Z">
        <w:r w:rsidR="00DC27CE">
          <w:rPr>
            <w:rFonts w:eastAsia="Times New Roman" w:cs="Times New Roman"/>
            <w:sz w:val="24"/>
            <w:szCs w:val="24"/>
          </w:rPr>
          <w:t xml:space="preserve"> </w:t>
        </w:r>
      </w:ins>
      <w:ins w:id="17" w:author="Phillip Klahs" w:date="2018-10-11T15:05:00Z">
        <w:r w:rsidR="008C1687">
          <w:rPr>
            <w:rFonts w:eastAsia="Times New Roman" w:cs="Times New Roman"/>
            <w:sz w:val="24"/>
            <w:szCs w:val="24"/>
          </w:rPr>
          <w:t xml:space="preserve">CFD </w:t>
        </w:r>
      </w:ins>
      <w:del w:id="18" w:author="Phillip Klahs" w:date="2018-10-11T14:55:00Z">
        <w:r w:rsidR="006172EE" w:rsidDel="00DC27CE">
          <w:rPr>
            <w:rFonts w:eastAsia="Times New Roman" w:cs="Times New Roman"/>
            <w:sz w:val="24"/>
            <w:szCs w:val="24"/>
          </w:rPr>
          <w:delText xml:space="preserve">se </w:delText>
        </w:r>
      </w:del>
      <w:r w:rsidR="006172EE">
        <w:rPr>
          <w:rFonts w:eastAsia="Times New Roman" w:cs="Times New Roman"/>
          <w:sz w:val="24"/>
          <w:szCs w:val="24"/>
        </w:rPr>
        <w:t xml:space="preserve">simulations will provide </w:t>
      </w:r>
      <w:r w:rsidR="00F63EF7">
        <w:rPr>
          <w:rFonts w:eastAsia="Times New Roman" w:cs="Times New Roman"/>
          <w:sz w:val="24"/>
          <w:szCs w:val="24"/>
        </w:rPr>
        <w:t xml:space="preserve">a </w:t>
      </w:r>
      <w:r w:rsidR="006172EE">
        <w:rPr>
          <w:rFonts w:eastAsia="Times New Roman" w:cs="Times New Roman"/>
          <w:sz w:val="24"/>
          <w:szCs w:val="24"/>
        </w:rPr>
        <w:t xml:space="preserve">quantitative </w:t>
      </w:r>
      <w:r w:rsidR="00F63EF7">
        <w:rPr>
          <w:rFonts w:eastAsia="Times New Roman" w:cs="Times New Roman"/>
          <w:sz w:val="24"/>
          <w:szCs w:val="24"/>
        </w:rPr>
        <w:t>view into</w:t>
      </w:r>
      <w:r w:rsidR="006172EE">
        <w:rPr>
          <w:rFonts w:eastAsia="Times New Roman" w:cs="Times New Roman"/>
          <w:sz w:val="24"/>
          <w:szCs w:val="24"/>
        </w:rPr>
        <w:t xml:space="preserve"> the</w:t>
      </w:r>
      <w:r w:rsidRPr="006172EE">
        <w:rPr>
          <w:rFonts w:eastAsia="Times New Roman" w:cs="Times New Roman"/>
          <w:sz w:val="24"/>
          <w:szCs w:val="24"/>
        </w:rPr>
        <w:t xml:space="preserve"> aerodynamics </w:t>
      </w:r>
      <w:r w:rsidR="006172EE">
        <w:rPr>
          <w:rFonts w:eastAsia="Times New Roman" w:cs="Times New Roman"/>
          <w:sz w:val="24"/>
          <w:szCs w:val="24"/>
        </w:rPr>
        <w:t>of reproduction in the economically important grass family</w:t>
      </w:r>
      <w:ins w:id="19" w:author="Phillip Klahs" w:date="2018-10-11T14:56:00Z">
        <w:r w:rsidR="00DC27CE">
          <w:rPr>
            <w:rFonts w:eastAsia="Times New Roman" w:cs="Times New Roman"/>
            <w:sz w:val="24"/>
            <w:szCs w:val="24"/>
          </w:rPr>
          <w:t>,</w:t>
        </w:r>
      </w:ins>
      <w:r w:rsidR="006172EE">
        <w:rPr>
          <w:rFonts w:eastAsia="Times New Roman" w:cs="Times New Roman"/>
          <w:sz w:val="24"/>
          <w:szCs w:val="24"/>
        </w:rPr>
        <w:t xml:space="preserve"> Poaceae</w:t>
      </w:r>
      <w:ins w:id="20" w:author="Phillip Klahs" w:date="2018-10-11T14:56:00Z">
        <w:r w:rsidR="00DC27CE">
          <w:rPr>
            <w:rFonts w:eastAsia="Times New Roman" w:cs="Times New Roman"/>
            <w:sz w:val="24"/>
            <w:szCs w:val="24"/>
          </w:rPr>
          <w:t>,</w:t>
        </w:r>
      </w:ins>
      <w:r w:rsidR="006172EE">
        <w:rPr>
          <w:rFonts w:eastAsia="Times New Roman" w:cs="Times New Roman"/>
          <w:sz w:val="24"/>
          <w:szCs w:val="24"/>
        </w:rPr>
        <w:t xml:space="preserve"> </w:t>
      </w:r>
      <w:r w:rsidRPr="006172EE">
        <w:rPr>
          <w:rFonts w:eastAsia="Times New Roman" w:cs="Times New Roman"/>
          <w:sz w:val="24"/>
          <w:szCs w:val="24"/>
        </w:rPr>
        <w:t xml:space="preserve">and </w:t>
      </w:r>
      <w:r w:rsidR="006172EE">
        <w:rPr>
          <w:rFonts w:eastAsia="Times New Roman" w:cs="Times New Roman"/>
          <w:sz w:val="24"/>
          <w:szCs w:val="24"/>
        </w:rPr>
        <w:t xml:space="preserve">allow us to </w:t>
      </w:r>
      <w:r w:rsidRPr="006172EE">
        <w:rPr>
          <w:rFonts w:eastAsia="Times New Roman" w:cs="Times New Roman"/>
          <w:sz w:val="24"/>
          <w:szCs w:val="24"/>
        </w:rPr>
        <w:t xml:space="preserve">investigate </w:t>
      </w:r>
      <w:r w:rsidR="00616C2D">
        <w:rPr>
          <w:rFonts w:eastAsia="Times New Roman" w:cs="Times New Roman"/>
          <w:sz w:val="24"/>
          <w:szCs w:val="24"/>
        </w:rPr>
        <w:t>to what</w:t>
      </w:r>
      <w:r w:rsidR="00616C2D" w:rsidRPr="006172EE">
        <w:rPr>
          <w:rFonts w:eastAsia="Times New Roman" w:cs="Times New Roman"/>
          <w:sz w:val="24"/>
          <w:szCs w:val="24"/>
        </w:rPr>
        <w:t xml:space="preserve"> </w:t>
      </w:r>
      <w:r w:rsidRPr="006172EE">
        <w:rPr>
          <w:rFonts w:eastAsia="Times New Roman" w:cs="Times New Roman"/>
          <w:sz w:val="24"/>
          <w:szCs w:val="24"/>
        </w:rPr>
        <w:t xml:space="preserve">extent spikelet morphology has been shaped </w:t>
      </w:r>
      <w:r w:rsidR="00E34B0D" w:rsidRPr="006172EE">
        <w:rPr>
          <w:rFonts w:eastAsia="Times New Roman" w:cs="Times New Roman"/>
          <w:sz w:val="24"/>
          <w:szCs w:val="24"/>
        </w:rPr>
        <w:t>by anemophily</w:t>
      </w:r>
      <w:r w:rsidRPr="006172EE">
        <w:rPr>
          <w:rFonts w:eastAsia="Times New Roman" w:cs="Times New Roman"/>
          <w:sz w:val="24"/>
          <w:szCs w:val="24"/>
        </w:rPr>
        <w:t xml:space="preserve">. </w:t>
      </w:r>
      <w:commentRangeStart w:id="21"/>
      <w:r w:rsidRPr="008B4D2C">
        <w:rPr>
          <w:rFonts w:eastAsia="Times New Roman" w:cs="Times New Roman"/>
          <w:sz w:val="24"/>
          <w:szCs w:val="24"/>
        </w:rPr>
        <w:t>Do variations in spikelet morphology</w:t>
      </w:r>
      <w:ins w:id="22" w:author="Phillip Klahs" w:date="2018-10-11T14:57:00Z">
        <w:r w:rsidR="00DC27CE">
          <w:rPr>
            <w:rFonts w:eastAsia="Times New Roman" w:cs="Times New Roman"/>
            <w:sz w:val="24"/>
            <w:szCs w:val="24"/>
          </w:rPr>
          <w:t xml:space="preserve">, such as </w:t>
        </w:r>
      </w:ins>
      <w:del w:id="23" w:author="Phillip Klahs" w:date="2018-10-11T14:57:00Z">
        <w:r w:rsidRPr="008B4D2C" w:rsidDel="00DC27CE">
          <w:rPr>
            <w:rFonts w:eastAsia="Times New Roman" w:cs="Times New Roman"/>
            <w:sz w:val="24"/>
            <w:szCs w:val="24"/>
          </w:rPr>
          <w:delText xml:space="preserve"> (particularly </w:delText>
        </w:r>
      </w:del>
      <w:r w:rsidRPr="008B4D2C">
        <w:rPr>
          <w:rFonts w:eastAsia="Times New Roman" w:cs="Times New Roman"/>
          <w:sz w:val="24"/>
          <w:szCs w:val="24"/>
        </w:rPr>
        <w:t>compression, presence or absence of awns, and stigma position at anthesis</w:t>
      </w:r>
      <w:ins w:id="24" w:author="Phillip Klahs" w:date="2018-10-11T14:57:00Z">
        <w:r w:rsidR="00DC27CE">
          <w:rPr>
            <w:rFonts w:eastAsia="Times New Roman" w:cs="Times New Roman"/>
            <w:sz w:val="24"/>
            <w:szCs w:val="24"/>
          </w:rPr>
          <w:t>,</w:t>
        </w:r>
      </w:ins>
      <w:del w:id="25" w:author="Phillip Klahs" w:date="2018-10-11T14:57:00Z">
        <w:r w:rsidRPr="008B4D2C" w:rsidDel="00DC27CE">
          <w:rPr>
            <w:rFonts w:eastAsia="Times New Roman" w:cs="Times New Roman"/>
            <w:sz w:val="24"/>
            <w:szCs w:val="24"/>
          </w:rPr>
          <w:delText>)</w:delText>
        </w:r>
      </w:del>
      <w:r w:rsidRPr="008B4D2C">
        <w:rPr>
          <w:rFonts w:eastAsia="Times New Roman" w:cs="Times New Roman"/>
          <w:sz w:val="24"/>
          <w:szCs w:val="24"/>
        </w:rPr>
        <w:t xml:space="preserve"> affect pollination</w:t>
      </w:r>
      <w:r w:rsidR="007E0E1E">
        <w:rPr>
          <w:rFonts w:eastAsia="Times New Roman" w:cs="Times New Roman"/>
          <w:sz w:val="24"/>
          <w:szCs w:val="24"/>
        </w:rPr>
        <w:t xml:space="preserve"> and are </w:t>
      </w:r>
      <w:r w:rsidR="00A94F16">
        <w:rPr>
          <w:rFonts w:eastAsia="Times New Roman" w:cs="Times New Roman"/>
          <w:sz w:val="24"/>
          <w:szCs w:val="24"/>
        </w:rPr>
        <w:t xml:space="preserve">structural differences </w:t>
      </w:r>
      <w:r w:rsidR="007E0E1E">
        <w:rPr>
          <w:rFonts w:eastAsia="Times New Roman" w:cs="Times New Roman"/>
          <w:sz w:val="24"/>
          <w:szCs w:val="24"/>
        </w:rPr>
        <w:t>correlated to ecological niche</w:t>
      </w:r>
      <w:r w:rsidRPr="008B4D2C">
        <w:rPr>
          <w:rFonts w:eastAsia="Times New Roman" w:cs="Times New Roman"/>
          <w:sz w:val="24"/>
          <w:szCs w:val="24"/>
        </w:rPr>
        <w:t xml:space="preserve">? </w:t>
      </w:r>
      <w:commentRangeEnd w:id="21"/>
      <w:r w:rsidR="00FC79DC">
        <w:rPr>
          <w:rStyle w:val="CommentReference"/>
        </w:rPr>
        <w:commentReference w:id="21"/>
      </w:r>
      <w:r w:rsidR="00E34B0D">
        <w:rPr>
          <w:rFonts w:eastAsia="Times New Roman" w:cs="Times New Roman"/>
          <w:sz w:val="24"/>
          <w:szCs w:val="24"/>
        </w:rPr>
        <w:t xml:space="preserve">Grasses living in open </w:t>
      </w:r>
      <w:del w:id="26" w:author="Phillip Klahs" w:date="2018-10-11T14:57:00Z">
        <w:r w:rsidR="00E34B0D" w:rsidDel="00DC27CE">
          <w:rPr>
            <w:rFonts w:eastAsia="Times New Roman" w:cs="Times New Roman"/>
            <w:sz w:val="24"/>
            <w:szCs w:val="24"/>
          </w:rPr>
          <w:delText xml:space="preserve">prairies </w:delText>
        </w:r>
      </w:del>
      <w:ins w:id="27" w:author="Phillip Klahs" w:date="2018-10-11T14:57:00Z">
        <w:r w:rsidR="00DC27CE">
          <w:rPr>
            <w:rFonts w:eastAsia="Times New Roman" w:cs="Times New Roman"/>
            <w:sz w:val="24"/>
            <w:szCs w:val="24"/>
          </w:rPr>
          <w:t xml:space="preserve">habitats </w:t>
        </w:r>
      </w:ins>
      <w:r w:rsidR="00E34B0D">
        <w:rPr>
          <w:rFonts w:eastAsia="Times New Roman" w:cs="Times New Roman"/>
          <w:sz w:val="24"/>
          <w:szCs w:val="24"/>
        </w:rPr>
        <w:t xml:space="preserve">experience different wind speeds than </w:t>
      </w:r>
      <w:r w:rsidR="00616C2D">
        <w:rPr>
          <w:rFonts w:eastAsia="Times New Roman" w:cs="Times New Roman"/>
          <w:sz w:val="24"/>
          <w:szCs w:val="24"/>
        </w:rPr>
        <w:t xml:space="preserve">those </w:t>
      </w:r>
      <w:r w:rsidR="00F63EF7">
        <w:rPr>
          <w:rFonts w:eastAsia="Times New Roman" w:cs="Times New Roman"/>
          <w:sz w:val="24"/>
          <w:szCs w:val="24"/>
        </w:rPr>
        <w:t>growing in forests</w:t>
      </w:r>
      <w:r w:rsidR="00693917">
        <w:rPr>
          <w:rFonts w:eastAsia="Times New Roman" w:cs="Times New Roman"/>
          <w:sz w:val="24"/>
          <w:szCs w:val="24"/>
        </w:rPr>
        <w:t>, and t</w:t>
      </w:r>
      <w:r w:rsidR="00A94F16">
        <w:rPr>
          <w:rFonts w:eastAsia="Times New Roman" w:cs="Times New Roman"/>
          <w:sz w:val="24"/>
          <w:szCs w:val="24"/>
        </w:rPr>
        <w:t xml:space="preserve">he </w:t>
      </w:r>
      <w:r w:rsidR="00391250">
        <w:rPr>
          <w:rFonts w:eastAsia="Times New Roman" w:cs="Times New Roman"/>
          <w:sz w:val="24"/>
          <w:szCs w:val="24"/>
        </w:rPr>
        <w:t xml:space="preserve">extensive modification of </w:t>
      </w:r>
      <w:r w:rsidR="00A94F16">
        <w:rPr>
          <w:rFonts w:eastAsia="Times New Roman" w:cs="Times New Roman"/>
          <w:sz w:val="24"/>
          <w:szCs w:val="24"/>
        </w:rPr>
        <w:t>spikelet</w:t>
      </w:r>
      <w:r w:rsidR="007E0E1E">
        <w:rPr>
          <w:rFonts w:eastAsia="Times New Roman" w:cs="Times New Roman"/>
          <w:sz w:val="24"/>
          <w:szCs w:val="24"/>
        </w:rPr>
        <w:t xml:space="preserve"> morpholog</w:t>
      </w:r>
      <w:r w:rsidR="00391250">
        <w:rPr>
          <w:rFonts w:eastAsia="Times New Roman" w:cs="Times New Roman"/>
          <w:sz w:val="24"/>
          <w:szCs w:val="24"/>
        </w:rPr>
        <w:t>y</w:t>
      </w:r>
      <w:r w:rsidR="00A94F16">
        <w:rPr>
          <w:rFonts w:eastAsia="Times New Roman" w:cs="Times New Roman"/>
          <w:sz w:val="24"/>
          <w:szCs w:val="24"/>
        </w:rPr>
        <w:t xml:space="preserve"> </w:t>
      </w:r>
      <w:r w:rsidR="00693917">
        <w:rPr>
          <w:rFonts w:eastAsia="Times New Roman" w:cs="Times New Roman"/>
          <w:sz w:val="24"/>
          <w:szCs w:val="24"/>
        </w:rPr>
        <w:t>among</w:t>
      </w:r>
      <w:r w:rsidR="00A94F16">
        <w:rPr>
          <w:rFonts w:eastAsia="Times New Roman" w:cs="Times New Roman"/>
          <w:sz w:val="24"/>
          <w:szCs w:val="24"/>
        </w:rPr>
        <w:t xml:space="preserve"> species may reflect alternate approaches to</w:t>
      </w:r>
      <w:r w:rsidR="007E0E1E">
        <w:rPr>
          <w:rFonts w:eastAsia="Times New Roman" w:cs="Times New Roman"/>
          <w:sz w:val="24"/>
          <w:szCs w:val="24"/>
        </w:rPr>
        <w:t xml:space="preserve"> </w:t>
      </w:r>
      <w:r w:rsidR="00A94F16">
        <w:rPr>
          <w:rFonts w:eastAsia="Times New Roman" w:cs="Times New Roman"/>
          <w:sz w:val="24"/>
          <w:szCs w:val="24"/>
        </w:rPr>
        <w:t>manipulating</w:t>
      </w:r>
      <w:r w:rsidR="00F63EF7">
        <w:rPr>
          <w:rFonts w:eastAsia="Times New Roman" w:cs="Times New Roman"/>
          <w:sz w:val="24"/>
          <w:szCs w:val="24"/>
        </w:rPr>
        <w:t xml:space="preserve"> </w:t>
      </w:r>
      <w:r w:rsidR="00A94F16">
        <w:rPr>
          <w:rFonts w:eastAsia="Times New Roman" w:cs="Times New Roman"/>
          <w:sz w:val="24"/>
          <w:szCs w:val="24"/>
        </w:rPr>
        <w:t>air currents</w:t>
      </w:r>
      <w:r w:rsidR="00F63EF7">
        <w:rPr>
          <w:rFonts w:eastAsia="Times New Roman" w:cs="Times New Roman"/>
          <w:sz w:val="24"/>
          <w:szCs w:val="24"/>
        </w:rPr>
        <w:t xml:space="preserve"> around the spikelet </w:t>
      </w:r>
      <w:r w:rsidR="00693917">
        <w:rPr>
          <w:rFonts w:eastAsia="Times New Roman" w:cs="Times New Roman"/>
          <w:sz w:val="24"/>
          <w:szCs w:val="24"/>
        </w:rPr>
        <w:t xml:space="preserve">to </w:t>
      </w:r>
      <w:r w:rsidR="00F63EF7">
        <w:rPr>
          <w:rFonts w:eastAsia="Times New Roman" w:cs="Times New Roman"/>
          <w:sz w:val="24"/>
          <w:szCs w:val="24"/>
        </w:rPr>
        <w:t xml:space="preserve">assist </w:t>
      </w:r>
      <w:r w:rsidR="00A94F16">
        <w:rPr>
          <w:rFonts w:eastAsia="Times New Roman" w:cs="Times New Roman"/>
          <w:sz w:val="24"/>
          <w:szCs w:val="24"/>
        </w:rPr>
        <w:t xml:space="preserve">pollen capture by </w:t>
      </w:r>
      <w:r w:rsidR="00F63EF7">
        <w:rPr>
          <w:rFonts w:eastAsia="Times New Roman" w:cs="Times New Roman"/>
          <w:sz w:val="24"/>
          <w:szCs w:val="24"/>
        </w:rPr>
        <w:t>stigmas</w:t>
      </w:r>
      <w:r w:rsidR="00A94F16">
        <w:rPr>
          <w:rFonts w:eastAsia="Times New Roman" w:cs="Times New Roman"/>
          <w:sz w:val="24"/>
          <w:szCs w:val="24"/>
        </w:rPr>
        <w:t xml:space="preserve">. </w:t>
      </w:r>
      <w:r w:rsidR="00924738" w:rsidRPr="006172EE">
        <w:rPr>
          <w:rFonts w:eastAsia="Times New Roman" w:cs="Times New Roman"/>
          <w:sz w:val="24"/>
          <w:szCs w:val="24"/>
        </w:rPr>
        <w:t xml:space="preserve">Grass pollen is </w:t>
      </w:r>
      <w:del w:id="28" w:author="Phillip Klahs" w:date="2018-10-11T14:58:00Z">
        <w:r w:rsidR="00924738" w:rsidRPr="006172EE" w:rsidDel="00DC27CE">
          <w:rPr>
            <w:rFonts w:eastAsia="Times New Roman" w:cs="Times New Roman"/>
            <w:sz w:val="24"/>
            <w:szCs w:val="24"/>
          </w:rPr>
          <w:delText xml:space="preserve">often assumed to </w:delText>
        </w:r>
      </w:del>
      <w:ins w:id="29" w:author="Phillip Klahs" w:date="2018-10-11T14:58:00Z">
        <w:r w:rsidR="00DC27CE">
          <w:rPr>
            <w:rFonts w:eastAsia="Times New Roman" w:cs="Times New Roman"/>
            <w:sz w:val="24"/>
            <w:szCs w:val="24"/>
          </w:rPr>
          <w:t xml:space="preserve">known </w:t>
        </w:r>
        <w:r w:rsidR="001977E1">
          <w:rPr>
            <w:rFonts w:eastAsia="Times New Roman" w:cs="Times New Roman"/>
            <w:sz w:val="24"/>
            <w:szCs w:val="24"/>
          </w:rPr>
          <w:t xml:space="preserve">to </w:t>
        </w:r>
      </w:ins>
      <w:r w:rsidR="00924738" w:rsidRPr="006172EE">
        <w:rPr>
          <w:rFonts w:eastAsia="Times New Roman" w:cs="Times New Roman"/>
          <w:sz w:val="24"/>
          <w:szCs w:val="24"/>
        </w:rPr>
        <w:t>be relatively uniform</w:t>
      </w:r>
      <w:ins w:id="30" w:author="Phillip Klahs" w:date="2018-10-11T14:58:00Z">
        <w:r w:rsidR="001977E1">
          <w:rPr>
            <w:rFonts w:eastAsia="Times New Roman" w:cs="Times New Roman"/>
            <w:sz w:val="24"/>
            <w:szCs w:val="24"/>
          </w:rPr>
          <w:t xml:space="preserve"> at the scale of light microscopy</w:t>
        </w:r>
      </w:ins>
      <w:r w:rsidR="00924738" w:rsidRPr="006172EE">
        <w:rPr>
          <w:rFonts w:eastAsia="Times New Roman" w:cs="Times New Roman"/>
          <w:sz w:val="24"/>
          <w:szCs w:val="24"/>
        </w:rPr>
        <w:t xml:space="preserve">, but </w:t>
      </w:r>
      <w:ins w:id="31" w:author="Phillip Klahs" w:date="2018-10-11T15:00:00Z">
        <w:r w:rsidR="001977E1">
          <w:rPr>
            <w:rFonts w:eastAsia="Times New Roman" w:cs="Times New Roman"/>
            <w:sz w:val="24"/>
            <w:szCs w:val="24"/>
          </w:rPr>
          <w:t xml:space="preserve">the surface, or </w:t>
        </w:r>
        <w:proofErr w:type="spellStart"/>
        <w:r w:rsidR="001977E1">
          <w:rPr>
            <w:rFonts w:eastAsia="Times New Roman" w:cs="Times New Roman"/>
            <w:sz w:val="24"/>
            <w:szCs w:val="24"/>
          </w:rPr>
          <w:t>exine</w:t>
        </w:r>
        <w:proofErr w:type="spellEnd"/>
        <w:r w:rsidR="001977E1">
          <w:rPr>
            <w:rFonts w:eastAsia="Times New Roman" w:cs="Times New Roman"/>
            <w:sz w:val="24"/>
            <w:szCs w:val="24"/>
          </w:rPr>
          <w:t xml:space="preserve">, of </w:t>
        </w:r>
      </w:ins>
      <w:r w:rsidR="00924738" w:rsidRPr="006172EE">
        <w:rPr>
          <w:rFonts w:eastAsia="Times New Roman" w:cs="Times New Roman"/>
          <w:sz w:val="24"/>
          <w:szCs w:val="24"/>
        </w:rPr>
        <w:t xml:space="preserve">forest </w:t>
      </w:r>
      <w:del w:id="32" w:author="Phillip Klahs" w:date="2018-10-11T15:00:00Z">
        <w:r w:rsidR="00924738" w:rsidRPr="006172EE" w:rsidDel="001977E1">
          <w:rPr>
            <w:rFonts w:eastAsia="Times New Roman" w:cs="Times New Roman"/>
            <w:sz w:val="24"/>
            <w:szCs w:val="24"/>
          </w:rPr>
          <w:delText xml:space="preserve">grasses </w:delText>
        </w:r>
      </w:del>
      <w:ins w:id="33" w:author="Phillip Klahs" w:date="2018-10-11T15:00:00Z">
        <w:r w:rsidR="001977E1" w:rsidRPr="006172EE">
          <w:rPr>
            <w:rFonts w:eastAsia="Times New Roman" w:cs="Times New Roman"/>
            <w:sz w:val="24"/>
            <w:szCs w:val="24"/>
          </w:rPr>
          <w:t>grass</w:t>
        </w:r>
        <w:r w:rsidR="001977E1">
          <w:rPr>
            <w:rFonts w:eastAsia="Times New Roman" w:cs="Times New Roman"/>
            <w:sz w:val="24"/>
            <w:szCs w:val="24"/>
          </w:rPr>
          <w:t xml:space="preserve"> pollen</w:t>
        </w:r>
        <w:r w:rsidR="001977E1" w:rsidRPr="006172EE">
          <w:rPr>
            <w:rFonts w:eastAsia="Times New Roman" w:cs="Times New Roman"/>
            <w:sz w:val="24"/>
            <w:szCs w:val="24"/>
          </w:rPr>
          <w:t xml:space="preserve"> </w:t>
        </w:r>
      </w:ins>
      <w:del w:id="34" w:author="Phillip Klahs" w:date="2018-10-11T14:59:00Z">
        <w:r w:rsidR="00924738" w:rsidRPr="006172EE" w:rsidDel="001977E1">
          <w:rPr>
            <w:rFonts w:eastAsia="Times New Roman" w:cs="Times New Roman"/>
            <w:sz w:val="24"/>
            <w:szCs w:val="24"/>
          </w:rPr>
          <w:delText xml:space="preserve">produce </w:delText>
        </w:r>
      </w:del>
      <w:ins w:id="35" w:author="Phillip Klahs" w:date="2018-10-11T15:01:00Z">
        <w:r w:rsidR="001977E1">
          <w:rPr>
            <w:rFonts w:eastAsia="Times New Roman" w:cs="Times New Roman"/>
            <w:sz w:val="24"/>
            <w:szCs w:val="24"/>
          </w:rPr>
          <w:t>is more</w:t>
        </w:r>
      </w:ins>
      <w:del w:id="36" w:author="Phillip Klahs" w:date="2018-10-11T15:01:00Z">
        <w:r w:rsidR="00924738" w:rsidRPr="006172EE" w:rsidDel="001977E1">
          <w:rPr>
            <w:rFonts w:eastAsia="Times New Roman" w:cs="Times New Roman"/>
            <w:sz w:val="24"/>
            <w:szCs w:val="24"/>
          </w:rPr>
          <w:delText>more</w:delText>
        </w:r>
      </w:del>
      <w:r w:rsidR="00924738" w:rsidRPr="006172EE">
        <w:rPr>
          <w:rFonts w:eastAsia="Times New Roman" w:cs="Times New Roman"/>
          <w:sz w:val="24"/>
          <w:szCs w:val="24"/>
        </w:rPr>
        <w:t xml:space="preserve"> highly ornamented </w:t>
      </w:r>
      <w:del w:id="37" w:author="Phillip Klahs" w:date="2018-10-11T15:01:00Z">
        <w:r w:rsidR="00924738" w:rsidRPr="006172EE" w:rsidDel="001977E1">
          <w:rPr>
            <w:rFonts w:eastAsia="Times New Roman" w:cs="Times New Roman"/>
            <w:sz w:val="24"/>
            <w:szCs w:val="24"/>
          </w:rPr>
          <w:delText>pollen</w:delText>
        </w:r>
      </w:del>
      <w:del w:id="38" w:author="Phillip Klahs" w:date="2018-10-11T14:59:00Z">
        <w:r w:rsidR="00924738" w:rsidRPr="006172EE" w:rsidDel="001977E1">
          <w:rPr>
            <w:rFonts w:eastAsia="Times New Roman" w:cs="Times New Roman"/>
            <w:sz w:val="24"/>
            <w:szCs w:val="24"/>
          </w:rPr>
          <w:delText xml:space="preserve"> than those of open habitats</w:delText>
        </w:r>
      </w:del>
      <w:ins w:id="39" w:author="Phillip Klahs" w:date="2018-10-11T14:59:00Z">
        <w:r w:rsidR="001977E1">
          <w:rPr>
            <w:rFonts w:eastAsia="Times New Roman" w:cs="Times New Roman"/>
            <w:sz w:val="24"/>
            <w:szCs w:val="24"/>
          </w:rPr>
          <w:t>when observed at high</w:t>
        </w:r>
      </w:ins>
      <w:ins w:id="40" w:author="Phillip Klahs" w:date="2018-10-11T15:01:00Z">
        <w:r w:rsidR="001977E1">
          <w:rPr>
            <w:rFonts w:eastAsia="Times New Roman" w:cs="Times New Roman"/>
            <w:sz w:val="24"/>
            <w:szCs w:val="24"/>
          </w:rPr>
          <w:t>er</w:t>
        </w:r>
      </w:ins>
      <w:ins w:id="41" w:author="Phillip Klahs" w:date="2018-10-11T14:59:00Z">
        <w:r w:rsidR="001977E1">
          <w:rPr>
            <w:rFonts w:eastAsia="Times New Roman" w:cs="Times New Roman"/>
            <w:sz w:val="24"/>
            <w:szCs w:val="24"/>
          </w:rPr>
          <w:t xml:space="preserve"> magnification</w:t>
        </w:r>
      </w:ins>
      <w:r w:rsidR="00924738" w:rsidRPr="006172EE">
        <w:rPr>
          <w:rFonts w:eastAsia="Times New Roman" w:cs="Times New Roman"/>
          <w:sz w:val="24"/>
          <w:szCs w:val="24"/>
        </w:rPr>
        <w:t xml:space="preserve">. </w:t>
      </w:r>
      <w:proofErr w:type="spellStart"/>
      <w:r w:rsidR="00924738" w:rsidRPr="006172EE">
        <w:rPr>
          <w:rFonts w:eastAsia="Times New Roman" w:cs="Times New Roman"/>
          <w:sz w:val="24"/>
          <w:szCs w:val="24"/>
        </w:rPr>
        <w:t>Microchannels</w:t>
      </w:r>
      <w:proofErr w:type="spellEnd"/>
      <w:ins w:id="42" w:author="Phillip Klahs" w:date="2018-10-11T15:01:00Z">
        <w:r w:rsidR="001977E1">
          <w:rPr>
            <w:rFonts w:eastAsia="Times New Roman" w:cs="Times New Roman"/>
            <w:sz w:val="24"/>
            <w:szCs w:val="24"/>
          </w:rPr>
          <w:t xml:space="preserve"> </w:t>
        </w:r>
      </w:ins>
      <w:ins w:id="43" w:author="Phillip Klahs" w:date="2018-10-11T15:03:00Z">
        <w:r w:rsidR="001977E1">
          <w:rPr>
            <w:rFonts w:eastAsia="Times New Roman" w:cs="Times New Roman"/>
            <w:sz w:val="24"/>
            <w:szCs w:val="24"/>
          </w:rPr>
          <w:t xml:space="preserve">traversing the </w:t>
        </w:r>
        <w:proofErr w:type="spellStart"/>
        <w:r w:rsidR="001977E1">
          <w:rPr>
            <w:rFonts w:eastAsia="Times New Roman" w:cs="Times New Roman"/>
            <w:sz w:val="24"/>
            <w:szCs w:val="24"/>
          </w:rPr>
          <w:t>exine</w:t>
        </w:r>
        <w:proofErr w:type="spellEnd"/>
        <w:r w:rsidR="001977E1">
          <w:rPr>
            <w:rFonts w:eastAsia="Times New Roman" w:cs="Times New Roman"/>
            <w:sz w:val="24"/>
            <w:szCs w:val="24"/>
          </w:rPr>
          <w:t xml:space="preserve"> </w:t>
        </w:r>
      </w:ins>
      <w:del w:id="44" w:author="Phillip Klahs" w:date="2018-10-11T15:03:00Z">
        <w:r w:rsidR="00924738" w:rsidRPr="006172EE" w:rsidDel="001977E1">
          <w:rPr>
            <w:rFonts w:eastAsia="Times New Roman" w:cs="Times New Roman"/>
            <w:sz w:val="24"/>
            <w:szCs w:val="24"/>
          </w:rPr>
          <w:delText xml:space="preserve"> in the outer pollen wall </w:delText>
        </w:r>
      </w:del>
      <w:r w:rsidR="00924738" w:rsidRPr="006172EE">
        <w:rPr>
          <w:rFonts w:eastAsia="Times New Roman" w:cs="Times New Roman"/>
          <w:sz w:val="24"/>
          <w:szCs w:val="24"/>
        </w:rPr>
        <w:t xml:space="preserve">are assumed to be </w:t>
      </w:r>
      <w:r w:rsidR="00924738">
        <w:rPr>
          <w:rFonts w:eastAsia="Times New Roman" w:cs="Times New Roman"/>
          <w:sz w:val="24"/>
          <w:szCs w:val="24"/>
        </w:rPr>
        <w:t xml:space="preserve">diagnostic for the grass family, but this trait </w:t>
      </w:r>
      <w:del w:id="45" w:author="Phillip Klahs" w:date="2018-10-11T15:03:00Z">
        <w:r w:rsidR="00924738" w:rsidDel="001977E1">
          <w:rPr>
            <w:rFonts w:eastAsia="Times New Roman" w:cs="Times New Roman"/>
            <w:sz w:val="24"/>
            <w:szCs w:val="24"/>
          </w:rPr>
          <w:delText xml:space="preserve">and </w:delText>
        </w:r>
        <w:commentRangeStart w:id="46"/>
        <w:r w:rsidR="00924738" w:rsidDel="001977E1">
          <w:rPr>
            <w:rFonts w:eastAsia="Times New Roman" w:cs="Times New Roman"/>
            <w:sz w:val="24"/>
            <w:szCs w:val="24"/>
          </w:rPr>
          <w:delText>others</w:delText>
        </w:r>
        <w:commentRangeEnd w:id="46"/>
        <w:r w:rsidR="00F52172" w:rsidDel="001977E1">
          <w:rPr>
            <w:rStyle w:val="CommentReference"/>
          </w:rPr>
          <w:commentReference w:id="46"/>
        </w:r>
        <w:r w:rsidR="00924738" w:rsidDel="001977E1">
          <w:rPr>
            <w:rFonts w:eastAsia="Times New Roman" w:cs="Times New Roman"/>
            <w:sz w:val="24"/>
            <w:szCs w:val="24"/>
          </w:rPr>
          <w:delText xml:space="preserve"> </w:delText>
        </w:r>
      </w:del>
      <w:r w:rsidR="00924738">
        <w:rPr>
          <w:rFonts w:eastAsia="Times New Roman" w:cs="Times New Roman"/>
          <w:sz w:val="24"/>
          <w:szCs w:val="24"/>
        </w:rPr>
        <w:t>ha</w:t>
      </w:r>
      <w:del w:id="47" w:author="Phillip Klahs" w:date="2018-10-11T15:03:00Z">
        <w:r w:rsidR="00924738" w:rsidDel="001977E1">
          <w:rPr>
            <w:rFonts w:eastAsia="Times New Roman" w:cs="Times New Roman"/>
            <w:sz w:val="24"/>
            <w:szCs w:val="24"/>
          </w:rPr>
          <w:delText>ve</w:delText>
        </w:r>
      </w:del>
      <w:ins w:id="48" w:author="Phillip Klahs" w:date="2018-10-11T15:03:00Z">
        <w:r w:rsidR="001977E1">
          <w:rPr>
            <w:rFonts w:eastAsia="Times New Roman" w:cs="Times New Roman"/>
            <w:sz w:val="24"/>
            <w:szCs w:val="24"/>
          </w:rPr>
          <w:t>s</w:t>
        </w:r>
      </w:ins>
      <w:r w:rsidR="00924738">
        <w:rPr>
          <w:rFonts w:eastAsia="Times New Roman" w:cs="Times New Roman"/>
          <w:sz w:val="24"/>
          <w:szCs w:val="24"/>
        </w:rPr>
        <w:t xml:space="preserve"> not been investigated in a phylogenetic context. </w:t>
      </w:r>
      <w:r w:rsidR="003E5025">
        <w:rPr>
          <w:rFonts w:eastAsia="Times New Roman" w:cs="Times New Roman"/>
          <w:sz w:val="24"/>
          <w:szCs w:val="24"/>
        </w:rPr>
        <w:t xml:space="preserve">Conducting a detailed analysis of pollen structure in combination with CFD simulations, while sampling </w:t>
      </w:r>
      <w:r w:rsidR="002965C3">
        <w:rPr>
          <w:rFonts w:eastAsia="Times New Roman" w:cs="Times New Roman"/>
          <w:sz w:val="24"/>
          <w:szCs w:val="24"/>
        </w:rPr>
        <w:t>informative clades</w:t>
      </w:r>
      <w:r w:rsidR="003E5025">
        <w:rPr>
          <w:rFonts w:eastAsia="Times New Roman" w:cs="Times New Roman"/>
          <w:sz w:val="24"/>
          <w:szCs w:val="24"/>
        </w:rPr>
        <w:t xml:space="preserve"> in the phylogeny of Poaceae, </w:t>
      </w:r>
      <w:r>
        <w:rPr>
          <w:rFonts w:eastAsia="Times New Roman" w:cs="Times New Roman"/>
          <w:sz w:val="24"/>
          <w:szCs w:val="24"/>
        </w:rPr>
        <w:t>will increase</w:t>
      </w:r>
      <w:r w:rsidRPr="00367111">
        <w:rPr>
          <w:rFonts w:eastAsia="Times New Roman" w:cs="Times New Roman"/>
          <w:sz w:val="24"/>
          <w:szCs w:val="24"/>
        </w:rPr>
        <w:t xml:space="preserve"> our understanding of the macroevolutionary history of grass spikelet morphology</w:t>
      </w:r>
      <w:r w:rsidR="00924738">
        <w:rPr>
          <w:rFonts w:eastAsia="Times New Roman" w:cs="Times New Roman"/>
          <w:sz w:val="24"/>
          <w:szCs w:val="24"/>
        </w:rPr>
        <w:t xml:space="preserve"> and pollen</w:t>
      </w:r>
      <w:r>
        <w:rPr>
          <w:rFonts w:eastAsia="Times New Roman" w:cs="Times New Roman"/>
        </w:rPr>
        <w:t>.</w:t>
      </w:r>
    </w:p>
    <w:p w14:paraId="0AB12F87" w14:textId="77777777" w:rsidR="000F3C84" w:rsidRDefault="000F3C84" w:rsidP="00333552">
      <w:pPr>
        <w:pStyle w:val="NoSpacing"/>
        <w:rPr>
          <w:rFonts w:ascii="Times New Roman" w:hAnsi="Times New Roman" w:cs="Times New Roman"/>
          <w:sz w:val="23"/>
          <w:szCs w:val="23"/>
        </w:rPr>
      </w:pPr>
    </w:p>
    <w:p w14:paraId="0DC47007" w14:textId="1D267118" w:rsidR="00583294" w:rsidRDefault="008B4D2C" w:rsidP="003C4A87">
      <w:pPr>
        <w:autoSpaceDE w:val="0"/>
        <w:autoSpaceDN w:val="0"/>
        <w:adjustRightInd w:val="0"/>
        <w:rPr>
          <w:ins w:id="49" w:author="Phillip Klahs" w:date="2018-10-11T15:20:00Z"/>
          <w:rFonts w:ascii="Times New Roman" w:hAnsi="Times New Roman" w:cs="Times New Roman"/>
          <w:sz w:val="23"/>
          <w:szCs w:val="23"/>
        </w:rPr>
      </w:pPr>
      <w:r w:rsidRPr="00693162">
        <w:rPr>
          <w:rFonts w:ascii="Times New Roman" w:hAnsi="Times New Roman" w:cs="Times New Roman"/>
          <w:sz w:val="23"/>
          <w:szCs w:val="23"/>
        </w:rPr>
        <w:t>Wind pollination is ecologically common</w:t>
      </w:r>
      <w:r w:rsidR="00C71B30">
        <w:rPr>
          <w:rFonts w:ascii="Times New Roman" w:hAnsi="Times New Roman" w:cs="Times New Roman"/>
          <w:sz w:val="23"/>
          <w:szCs w:val="23"/>
        </w:rPr>
        <w:t xml:space="preserve">. </w:t>
      </w:r>
      <w:del w:id="50" w:author="Phillip Klahs" w:date="2018-10-11T15:08:00Z">
        <w:r w:rsidR="00C71B30" w:rsidDel="00122656">
          <w:rPr>
            <w:rFonts w:ascii="Times New Roman" w:hAnsi="Times New Roman" w:cs="Times New Roman"/>
            <w:sz w:val="23"/>
            <w:szCs w:val="23"/>
          </w:rPr>
          <w:delText xml:space="preserve">The </w:delText>
        </w:r>
      </w:del>
      <w:ins w:id="51" w:author="Phillip Klahs" w:date="2018-10-11T15:08:00Z">
        <w:r w:rsidR="00122656">
          <w:rPr>
            <w:rFonts w:ascii="Times New Roman" w:hAnsi="Times New Roman" w:cs="Times New Roman"/>
            <w:sz w:val="23"/>
            <w:szCs w:val="23"/>
          </w:rPr>
          <w:t>This</w:t>
        </w:r>
      </w:ins>
      <w:del w:id="52" w:author="Phillip Klahs" w:date="2018-10-15T14:41:00Z">
        <w:r w:rsidR="000F001A" w:rsidDel="00FC79DC">
          <w:rPr>
            <w:rFonts w:ascii="Times New Roman" w:hAnsi="Times New Roman" w:cs="Times New Roman"/>
            <w:sz w:val="23"/>
            <w:szCs w:val="23"/>
          </w:rPr>
          <w:delText>observed</w:delText>
        </w:r>
      </w:del>
      <w:r w:rsidR="000F001A">
        <w:rPr>
          <w:rFonts w:ascii="Times New Roman" w:hAnsi="Times New Roman" w:cs="Times New Roman"/>
          <w:sz w:val="23"/>
          <w:szCs w:val="23"/>
        </w:rPr>
        <w:t xml:space="preserve"> prevalence </w:t>
      </w:r>
      <w:del w:id="53" w:author="Phillip Klahs" w:date="2018-10-11T15:08:00Z">
        <w:r w:rsidR="000F001A" w:rsidDel="00122656">
          <w:rPr>
            <w:rFonts w:ascii="Times New Roman" w:hAnsi="Times New Roman" w:cs="Times New Roman"/>
            <w:sz w:val="23"/>
            <w:szCs w:val="23"/>
          </w:rPr>
          <w:delText>of anemophily in</w:delText>
        </w:r>
      </w:del>
      <w:ins w:id="54" w:author="Phillip Klahs" w:date="2018-10-11T15:09:00Z">
        <w:r w:rsidR="00122656">
          <w:rPr>
            <w:rFonts w:ascii="Times New Roman" w:hAnsi="Times New Roman" w:cs="Times New Roman"/>
            <w:sz w:val="23"/>
            <w:szCs w:val="23"/>
          </w:rPr>
          <w:t>is in large part due to</w:t>
        </w:r>
      </w:ins>
      <w:r w:rsidR="000F001A">
        <w:rPr>
          <w:rFonts w:ascii="Times New Roman" w:hAnsi="Times New Roman" w:cs="Times New Roman"/>
          <w:sz w:val="23"/>
          <w:szCs w:val="23"/>
        </w:rPr>
        <w:t xml:space="preserve"> </w:t>
      </w:r>
      <w:ins w:id="55" w:author="Phillip Klahs" w:date="2018-10-11T15:09:00Z">
        <w:r w:rsidR="00122656">
          <w:rPr>
            <w:rFonts w:ascii="Times New Roman" w:hAnsi="Times New Roman" w:cs="Times New Roman"/>
            <w:sz w:val="23"/>
            <w:szCs w:val="23"/>
          </w:rPr>
          <w:t xml:space="preserve">the ecological dominance of </w:t>
        </w:r>
      </w:ins>
      <w:r w:rsidR="000F001A">
        <w:rPr>
          <w:rFonts w:ascii="Times New Roman" w:hAnsi="Times New Roman" w:cs="Times New Roman"/>
          <w:sz w:val="23"/>
          <w:szCs w:val="23"/>
        </w:rPr>
        <w:t xml:space="preserve">grasslands </w:t>
      </w:r>
      <w:del w:id="56" w:author="Phillip Klahs" w:date="2018-10-11T15:09:00Z">
        <w:r w:rsidR="000F001A" w:rsidDel="00122656">
          <w:rPr>
            <w:rFonts w:ascii="Times New Roman" w:hAnsi="Times New Roman" w:cs="Times New Roman"/>
            <w:sz w:val="23"/>
            <w:szCs w:val="23"/>
          </w:rPr>
          <w:delText xml:space="preserve">and temperate forests is created by a </w:delText>
        </w:r>
        <w:r w:rsidRPr="00693162" w:rsidDel="00122656">
          <w:rPr>
            <w:rFonts w:ascii="Times New Roman" w:hAnsi="Times New Roman" w:cs="Times New Roman"/>
            <w:sz w:val="23"/>
            <w:szCs w:val="23"/>
          </w:rPr>
          <w:delText xml:space="preserve">small </w:delText>
        </w:r>
        <w:r w:rsidR="007E0E1E" w:rsidDel="00122656">
          <w:rPr>
            <w:rFonts w:ascii="Times New Roman" w:hAnsi="Times New Roman" w:cs="Times New Roman"/>
            <w:sz w:val="23"/>
            <w:szCs w:val="23"/>
          </w:rPr>
          <w:delText>percentage</w:delText>
        </w:r>
        <w:r w:rsidR="007E0E1E" w:rsidRPr="00693162" w:rsidDel="00122656">
          <w:rPr>
            <w:rFonts w:ascii="Times New Roman" w:hAnsi="Times New Roman" w:cs="Times New Roman"/>
            <w:sz w:val="23"/>
            <w:szCs w:val="23"/>
          </w:rPr>
          <w:delText xml:space="preserve"> </w:delText>
        </w:r>
        <w:r w:rsidRPr="00693162" w:rsidDel="00122656">
          <w:rPr>
            <w:rFonts w:ascii="Times New Roman" w:hAnsi="Times New Roman" w:cs="Times New Roman"/>
            <w:sz w:val="23"/>
            <w:szCs w:val="23"/>
          </w:rPr>
          <w:delText>of seed plants</w:delText>
        </w:r>
        <w:r w:rsidR="009C7F6A" w:rsidDel="00122656">
          <w:rPr>
            <w:rFonts w:ascii="Times New Roman" w:hAnsi="Times New Roman" w:cs="Times New Roman"/>
            <w:sz w:val="23"/>
            <w:szCs w:val="23"/>
          </w:rPr>
          <w:delText xml:space="preserve"> that </w:delText>
        </w:r>
        <w:r w:rsidR="000F001A" w:rsidDel="00122656">
          <w:rPr>
            <w:rFonts w:ascii="Times New Roman" w:hAnsi="Times New Roman" w:cs="Times New Roman"/>
            <w:sz w:val="23"/>
            <w:szCs w:val="23"/>
          </w:rPr>
          <w:delText>happen to be</w:delText>
        </w:r>
        <w:r w:rsidR="009C7F6A" w:rsidDel="00122656">
          <w:rPr>
            <w:rFonts w:ascii="Times New Roman" w:hAnsi="Times New Roman" w:cs="Times New Roman"/>
            <w:sz w:val="23"/>
            <w:szCs w:val="23"/>
          </w:rPr>
          <w:delText xml:space="preserve"> ecologically dominant </w:delText>
        </w:r>
      </w:del>
      <w:r w:rsidR="009C7F6A">
        <w:rPr>
          <w:rFonts w:ascii="Times New Roman" w:hAnsi="Times New Roman" w:cs="Times New Roman"/>
          <w:sz w:val="23"/>
          <w:szCs w:val="23"/>
        </w:rPr>
        <w:t>and</w:t>
      </w:r>
      <w:ins w:id="57" w:author="Phillip Klahs" w:date="2018-10-11T15:09:00Z">
        <w:r w:rsidR="00122656">
          <w:rPr>
            <w:rFonts w:ascii="Times New Roman" w:hAnsi="Times New Roman" w:cs="Times New Roman"/>
            <w:sz w:val="23"/>
            <w:szCs w:val="23"/>
          </w:rPr>
          <w:t xml:space="preserve"> </w:t>
        </w:r>
      </w:ins>
      <w:ins w:id="58" w:author="Phillip Klahs" w:date="2018-10-11T15:10:00Z">
        <w:r w:rsidR="00122656">
          <w:rPr>
            <w:rFonts w:ascii="Times New Roman" w:hAnsi="Times New Roman" w:cs="Times New Roman"/>
            <w:sz w:val="23"/>
            <w:szCs w:val="23"/>
          </w:rPr>
          <w:t xml:space="preserve">their </w:t>
        </w:r>
      </w:ins>
      <w:ins w:id="59" w:author="Phillip Klahs" w:date="2018-10-11T15:09:00Z">
        <w:r w:rsidR="00122656">
          <w:rPr>
            <w:rFonts w:ascii="Times New Roman" w:hAnsi="Times New Roman" w:cs="Times New Roman"/>
            <w:sz w:val="23"/>
            <w:szCs w:val="23"/>
          </w:rPr>
          <w:t>near</w:t>
        </w:r>
      </w:ins>
      <w:r w:rsidR="009C7F6A">
        <w:rPr>
          <w:rFonts w:ascii="Times New Roman" w:hAnsi="Times New Roman" w:cs="Times New Roman"/>
          <w:sz w:val="23"/>
          <w:szCs w:val="23"/>
        </w:rPr>
        <w:t xml:space="preserve"> global</w:t>
      </w:r>
      <w:del w:id="60" w:author="Phillip Klahs" w:date="2018-10-11T15:10:00Z">
        <w:r w:rsidR="009C7F6A" w:rsidDel="00122656">
          <w:rPr>
            <w:rFonts w:ascii="Times New Roman" w:hAnsi="Times New Roman" w:cs="Times New Roman"/>
            <w:sz w:val="23"/>
            <w:szCs w:val="23"/>
          </w:rPr>
          <w:delText>ly</w:delText>
        </w:r>
      </w:del>
      <w:r w:rsidR="009C7F6A">
        <w:rPr>
          <w:rFonts w:ascii="Times New Roman" w:hAnsi="Times New Roman" w:cs="Times New Roman"/>
          <w:sz w:val="23"/>
          <w:szCs w:val="23"/>
        </w:rPr>
        <w:t xml:space="preserve"> </w:t>
      </w:r>
      <w:del w:id="61" w:author="Phillip Klahs" w:date="2018-10-11T15:09:00Z">
        <w:r w:rsidR="009C7F6A" w:rsidDel="00122656">
          <w:rPr>
            <w:rFonts w:ascii="Times New Roman" w:hAnsi="Times New Roman" w:cs="Times New Roman"/>
            <w:sz w:val="23"/>
            <w:szCs w:val="23"/>
          </w:rPr>
          <w:delText>successful</w:delText>
        </w:r>
        <w:r w:rsidR="002965C3" w:rsidDel="00122656">
          <w:rPr>
            <w:rFonts w:ascii="Times New Roman" w:hAnsi="Times New Roman" w:cs="Times New Roman"/>
            <w:sz w:val="23"/>
            <w:szCs w:val="23"/>
          </w:rPr>
          <w:delText>.</w:delText>
        </w:r>
      </w:del>
      <w:ins w:id="62" w:author="Phillip Klahs" w:date="2018-10-11T15:10:00Z">
        <w:r w:rsidR="00122656">
          <w:rPr>
            <w:rFonts w:ascii="Times New Roman" w:hAnsi="Times New Roman" w:cs="Times New Roman"/>
            <w:sz w:val="23"/>
            <w:szCs w:val="23"/>
          </w:rPr>
          <w:t>distribution</w:t>
        </w:r>
      </w:ins>
      <w:ins w:id="63" w:author="Phillip Klahs" w:date="2018-10-11T15:09:00Z">
        <w:r w:rsidR="00122656">
          <w:rPr>
            <w:rFonts w:ascii="Times New Roman" w:hAnsi="Times New Roman" w:cs="Times New Roman"/>
            <w:sz w:val="23"/>
            <w:szCs w:val="23"/>
          </w:rPr>
          <w:t>.</w:t>
        </w:r>
      </w:ins>
      <w:ins w:id="64" w:author="Phillip Klahs" w:date="2018-10-11T15:11:00Z">
        <w:r w:rsidR="00122656">
          <w:rPr>
            <w:rFonts w:ascii="Times New Roman" w:hAnsi="Times New Roman" w:cs="Times New Roman"/>
            <w:sz w:val="23"/>
            <w:szCs w:val="23"/>
          </w:rPr>
          <w:t xml:space="preserve"> Temperate forests are also largely composed of anemophilous species</w:t>
        </w:r>
      </w:ins>
      <w:ins w:id="65" w:author="Phillip Klahs" w:date="2018-10-11T15:17:00Z">
        <w:r w:rsidR="00122656">
          <w:rPr>
            <w:rFonts w:ascii="Times New Roman" w:hAnsi="Times New Roman" w:cs="Times New Roman"/>
            <w:sz w:val="23"/>
            <w:szCs w:val="23"/>
          </w:rPr>
          <w:t>.</w:t>
        </w:r>
      </w:ins>
      <w:r w:rsidR="007E0E1E">
        <w:rPr>
          <w:rFonts w:ascii="Times New Roman" w:hAnsi="Times New Roman" w:cs="Times New Roman"/>
          <w:sz w:val="23"/>
          <w:szCs w:val="23"/>
        </w:rPr>
        <w:t xml:space="preserve"> </w:t>
      </w:r>
      <w:del w:id="66" w:author="Phillip Klahs" w:date="2018-10-11T15:17:00Z">
        <w:r w:rsidR="007E0E1E" w:rsidRPr="00693162" w:rsidDel="00122656">
          <w:rPr>
            <w:rFonts w:ascii="Times New Roman" w:hAnsi="Times New Roman" w:cs="Times New Roman"/>
            <w:sz w:val="23"/>
            <w:szCs w:val="23"/>
          </w:rPr>
          <w:delText xml:space="preserve">Friedman &amp; Barrett </w:delText>
        </w:r>
        <w:r w:rsidR="002965C3" w:rsidDel="00122656">
          <w:rPr>
            <w:rFonts w:ascii="Times New Roman" w:hAnsi="Times New Roman" w:cs="Times New Roman"/>
            <w:sz w:val="23"/>
            <w:szCs w:val="23"/>
          </w:rPr>
          <w:delText>(</w:delText>
        </w:r>
        <w:r w:rsidR="007E0E1E" w:rsidRPr="00693162" w:rsidDel="00122656">
          <w:rPr>
            <w:rFonts w:ascii="Times New Roman" w:hAnsi="Times New Roman" w:cs="Times New Roman"/>
            <w:sz w:val="23"/>
            <w:szCs w:val="23"/>
          </w:rPr>
          <w:delText>2009</w:delText>
        </w:r>
        <w:r w:rsidR="002965C3" w:rsidDel="00122656">
          <w:rPr>
            <w:rFonts w:ascii="Times New Roman" w:hAnsi="Times New Roman" w:cs="Times New Roman"/>
            <w:sz w:val="23"/>
            <w:szCs w:val="23"/>
          </w:rPr>
          <w:delText>)</w:delText>
        </w:r>
      </w:del>
      <w:del w:id="67" w:author="Phillip Klahs" w:date="2018-10-11T15:12:00Z">
        <w:r w:rsidR="007E0E1E" w:rsidDel="00122656">
          <w:rPr>
            <w:rFonts w:ascii="Times New Roman" w:hAnsi="Times New Roman" w:cs="Times New Roman"/>
            <w:sz w:val="23"/>
            <w:szCs w:val="23"/>
          </w:rPr>
          <w:delText xml:space="preserve"> estimate</w:delText>
        </w:r>
        <w:r w:rsidR="009C7F6A" w:rsidDel="00122656">
          <w:rPr>
            <w:rFonts w:ascii="Times New Roman" w:hAnsi="Times New Roman" w:cs="Times New Roman"/>
            <w:sz w:val="23"/>
            <w:szCs w:val="23"/>
          </w:rPr>
          <w:delText xml:space="preserve"> only</w:delText>
        </w:r>
        <w:r w:rsidR="007E0E1E" w:rsidDel="00122656">
          <w:rPr>
            <w:rFonts w:ascii="Times New Roman" w:hAnsi="Times New Roman" w:cs="Times New Roman"/>
            <w:sz w:val="23"/>
            <w:szCs w:val="23"/>
          </w:rPr>
          <w:delText xml:space="preserve"> </w:delText>
        </w:r>
        <w:r w:rsidR="007E0E1E" w:rsidRPr="00693162" w:rsidDel="00122656">
          <w:rPr>
            <w:rFonts w:ascii="Times New Roman" w:hAnsi="Times New Roman" w:cs="Times New Roman"/>
            <w:sz w:val="23"/>
            <w:szCs w:val="23"/>
          </w:rPr>
          <w:delText>10% of angiosperm</w:delText>
        </w:r>
        <w:r w:rsidR="00693917" w:rsidDel="00122656">
          <w:rPr>
            <w:rFonts w:ascii="Times New Roman" w:hAnsi="Times New Roman" w:cs="Times New Roman"/>
            <w:sz w:val="23"/>
            <w:szCs w:val="23"/>
          </w:rPr>
          <w:delText xml:space="preserve"> </w:delText>
        </w:r>
        <w:r w:rsidR="007E0E1E" w:rsidDel="00122656">
          <w:rPr>
            <w:rFonts w:ascii="Times New Roman" w:hAnsi="Times New Roman" w:cs="Times New Roman"/>
            <w:sz w:val="23"/>
            <w:szCs w:val="23"/>
          </w:rPr>
          <w:delText xml:space="preserve">species </w:delText>
        </w:r>
      </w:del>
      <w:del w:id="68" w:author="Phillip Klahs" w:date="2018-10-11T15:11:00Z">
        <w:r w:rsidR="007E0E1E" w:rsidDel="00122656">
          <w:rPr>
            <w:rFonts w:ascii="Times New Roman" w:hAnsi="Times New Roman" w:cs="Times New Roman"/>
            <w:sz w:val="23"/>
            <w:szCs w:val="23"/>
          </w:rPr>
          <w:delText xml:space="preserve">are </w:delText>
        </w:r>
        <w:r w:rsidR="00391250" w:rsidDel="00122656">
          <w:rPr>
            <w:rFonts w:ascii="Times New Roman" w:hAnsi="Times New Roman" w:cs="Times New Roman"/>
            <w:sz w:val="23"/>
            <w:szCs w:val="23"/>
          </w:rPr>
          <w:delText>anemophilous</w:delText>
        </w:r>
      </w:del>
      <w:del w:id="69" w:author="Phillip Klahs" w:date="2018-10-11T15:17:00Z">
        <w:r w:rsidRPr="00693162" w:rsidDel="00122656">
          <w:rPr>
            <w:rFonts w:ascii="Times New Roman" w:hAnsi="Times New Roman" w:cs="Times New Roman"/>
            <w:sz w:val="23"/>
            <w:szCs w:val="23"/>
          </w:rPr>
          <w:delText>.</w:delText>
        </w:r>
        <w:r w:rsidDel="00122656">
          <w:rPr>
            <w:rFonts w:ascii="Times New Roman" w:hAnsi="Times New Roman" w:cs="Times New Roman"/>
            <w:sz w:val="23"/>
            <w:szCs w:val="23"/>
          </w:rPr>
          <w:delText xml:space="preserve"> </w:delText>
        </w:r>
      </w:del>
      <w:ins w:id="70" w:author="Phillip Klahs" w:date="2018-10-11T15:12:00Z">
        <w:r w:rsidR="00122656">
          <w:rPr>
            <w:rFonts w:ascii="Times New Roman" w:hAnsi="Times New Roman" w:cs="Times New Roman"/>
            <w:sz w:val="23"/>
            <w:szCs w:val="23"/>
          </w:rPr>
          <w:t xml:space="preserve">Despite the broad spatial distribution it </w:t>
        </w:r>
      </w:ins>
      <w:ins w:id="71" w:author="Phillip Klahs" w:date="2018-10-11T15:13:00Z">
        <w:r w:rsidR="00122656">
          <w:rPr>
            <w:rFonts w:ascii="Times New Roman" w:hAnsi="Times New Roman" w:cs="Times New Roman"/>
            <w:sz w:val="23"/>
            <w:szCs w:val="23"/>
          </w:rPr>
          <w:t xml:space="preserve">is </w:t>
        </w:r>
      </w:ins>
      <w:ins w:id="72" w:author="Phillip Klahs" w:date="2018-10-11T15:15:00Z">
        <w:r w:rsidR="00122656">
          <w:rPr>
            <w:rFonts w:ascii="Times New Roman" w:hAnsi="Times New Roman" w:cs="Times New Roman"/>
            <w:sz w:val="23"/>
            <w:szCs w:val="23"/>
          </w:rPr>
          <w:t>thought that anemophily evolved in</w:t>
        </w:r>
      </w:ins>
      <w:ins w:id="73" w:author="Phillip Klahs" w:date="2018-10-11T15:13:00Z">
        <w:r w:rsidR="00122656">
          <w:rPr>
            <w:rFonts w:ascii="Times New Roman" w:hAnsi="Times New Roman" w:cs="Times New Roman"/>
            <w:sz w:val="23"/>
            <w:szCs w:val="23"/>
          </w:rPr>
          <w:t xml:space="preserve"> </w:t>
        </w:r>
      </w:ins>
      <w:ins w:id="74" w:author="Phillip Klahs" w:date="2018-10-11T15:16:00Z">
        <w:r w:rsidR="00122656">
          <w:rPr>
            <w:rFonts w:ascii="Times New Roman" w:hAnsi="Times New Roman" w:cs="Times New Roman"/>
            <w:sz w:val="23"/>
            <w:szCs w:val="23"/>
          </w:rPr>
          <w:t xml:space="preserve">only </w:t>
        </w:r>
      </w:ins>
      <w:del w:id="75" w:author="Phillip Klahs" w:date="2018-10-11T15:13:00Z">
        <w:r w:rsidR="009C7F6A" w:rsidDel="00122656">
          <w:rPr>
            <w:rFonts w:ascii="Times New Roman" w:hAnsi="Times New Roman" w:cs="Times New Roman"/>
            <w:sz w:val="23"/>
            <w:szCs w:val="23"/>
          </w:rPr>
          <w:delText>A</w:delText>
        </w:r>
        <w:r w:rsidR="002965C3" w:rsidRPr="00693162" w:rsidDel="00122656">
          <w:rPr>
            <w:rFonts w:ascii="Times New Roman" w:hAnsi="Times New Roman" w:cs="Times New Roman"/>
            <w:sz w:val="23"/>
            <w:szCs w:val="23"/>
          </w:rPr>
          <w:delText>pproximately</w:delText>
        </w:r>
      </w:del>
      <w:del w:id="76" w:author="Phillip Klahs" w:date="2018-10-11T15:14:00Z">
        <w:r w:rsidR="002965C3" w:rsidRPr="00693162" w:rsidDel="00122656">
          <w:rPr>
            <w:rFonts w:ascii="Times New Roman" w:hAnsi="Times New Roman" w:cs="Times New Roman"/>
            <w:sz w:val="23"/>
            <w:szCs w:val="23"/>
          </w:rPr>
          <w:delText xml:space="preserve"> </w:delText>
        </w:r>
      </w:del>
      <w:del w:id="77" w:author="Phillip Klahs" w:date="2018-10-11T15:13:00Z">
        <w:r w:rsidR="00940D32" w:rsidRPr="00693162" w:rsidDel="00122656">
          <w:rPr>
            <w:rFonts w:ascii="Times New Roman" w:hAnsi="Times New Roman" w:cs="Times New Roman"/>
            <w:sz w:val="23"/>
            <w:szCs w:val="23"/>
          </w:rPr>
          <w:delText>1/5</w:delText>
        </w:r>
      </w:del>
      <w:ins w:id="78" w:author="Phillip Klahs" w:date="2018-10-11T15:13:00Z">
        <w:r w:rsidR="00122656">
          <w:rPr>
            <w:rFonts w:ascii="Times New Roman" w:hAnsi="Times New Roman" w:cs="Times New Roman"/>
            <w:sz w:val="23"/>
            <w:szCs w:val="23"/>
          </w:rPr>
          <w:t>~65</w:t>
        </w:r>
      </w:ins>
      <w:r w:rsidR="00940D32" w:rsidRPr="00693162">
        <w:rPr>
          <w:rFonts w:ascii="Times New Roman" w:hAnsi="Times New Roman" w:cs="Times New Roman"/>
          <w:sz w:val="23"/>
          <w:szCs w:val="23"/>
        </w:rPr>
        <w:t xml:space="preserve"> </w:t>
      </w:r>
      <w:ins w:id="79" w:author="Phillip Klahs" w:date="2018-10-11T15:15:00Z">
        <w:r w:rsidR="00122656">
          <w:rPr>
            <w:rFonts w:ascii="Times New Roman" w:hAnsi="Times New Roman" w:cs="Times New Roman"/>
            <w:sz w:val="23"/>
            <w:szCs w:val="23"/>
          </w:rPr>
          <w:t xml:space="preserve">angiosperm </w:t>
        </w:r>
      </w:ins>
      <w:del w:id="80" w:author="Phillip Klahs" w:date="2018-10-11T15:13:00Z">
        <w:r w:rsidR="00940D32" w:rsidRPr="00693162" w:rsidDel="00122656">
          <w:rPr>
            <w:rFonts w:ascii="Times New Roman" w:hAnsi="Times New Roman" w:cs="Times New Roman"/>
            <w:sz w:val="23"/>
            <w:szCs w:val="23"/>
          </w:rPr>
          <w:delText xml:space="preserve">of angiosperm </w:delText>
        </w:r>
      </w:del>
      <w:del w:id="81" w:author="Phillip Klahs" w:date="2018-10-11T15:16:00Z">
        <w:r w:rsidR="00940D32" w:rsidRPr="00693162" w:rsidDel="00122656">
          <w:rPr>
            <w:rFonts w:ascii="Times New Roman" w:hAnsi="Times New Roman" w:cs="Times New Roman"/>
            <w:sz w:val="23"/>
            <w:szCs w:val="23"/>
          </w:rPr>
          <w:delText>families</w:delText>
        </w:r>
      </w:del>
      <w:ins w:id="82" w:author="Phillip Klahs" w:date="2018-10-11T15:16:00Z">
        <w:r w:rsidR="00122656">
          <w:rPr>
            <w:rFonts w:ascii="Times New Roman" w:hAnsi="Times New Roman" w:cs="Times New Roman"/>
            <w:sz w:val="23"/>
            <w:szCs w:val="23"/>
          </w:rPr>
          <w:t>lineages,</w:t>
        </w:r>
      </w:ins>
      <w:r w:rsidR="00940D32" w:rsidRPr="00693162">
        <w:rPr>
          <w:rFonts w:ascii="Times New Roman" w:hAnsi="Times New Roman" w:cs="Times New Roman"/>
          <w:sz w:val="23"/>
          <w:szCs w:val="23"/>
        </w:rPr>
        <w:t xml:space="preserve"> </w:t>
      </w:r>
      <w:del w:id="83" w:author="Phillip Klahs" w:date="2018-10-11T15:15:00Z">
        <w:r w:rsidR="002965C3" w:rsidDel="00122656">
          <w:rPr>
            <w:rFonts w:ascii="Times New Roman" w:hAnsi="Times New Roman" w:cs="Times New Roman"/>
            <w:sz w:val="23"/>
            <w:szCs w:val="23"/>
          </w:rPr>
          <w:delText>evolved anemophily</w:delText>
        </w:r>
      </w:del>
      <w:ins w:id="84" w:author="Phillip Klahs" w:date="2018-10-11T15:15:00Z">
        <w:r w:rsidR="00122656">
          <w:rPr>
            <w:rFonts w:ascii="Times New Roman" w:hAnsi="Times New Roman" w:cs="Times New Roman"/>
            <w:sz w:val="23"/>
            <w:szCs w:val="23"/>
          </w:rPr>
          <w:t>whose members</w:t>
        </w:r>
      </w:ins>
      <w:ins w:id="85" w:author="Phillip Klahs" w:date="2018-10-11T15:14:00Z">
        <w:r w:rsidR="00122656" w:rsidRPr="00122656">
          <w:rPr>
            <w:rFonts w:ascii="Times New Roman" w:hAnsi="Times New Roman" w:cs="Times New Roman"/>
            <w:sz w:val="23"/>
            <w:szCs w:val="23"/>
          </w:rPr>
          <w:t xml:space="preserve"> </w:t>
        </w:r>
        <w:r w:rsidR="00122656">
          <w:rPr>
            <w:rFonts w:ascii="Times New Roman" w:hAnsi="Times New Roman" w:cs="Times New Roman"/>
            <w:sz w:val="23"/>
            <w:szCs w:val="23"/>
          </w:rPr>
          <w:t xml:space="preserve">today comprise </w:t>
        </w:r>
        <w:r w:rsidR="00122656" w:rsidRPr="00693162">
          <w:rPr>
            <w:rFonts w:ascii="Times New Roman" w:hAnsi="Times New Roman" w:cs="Times New Roman"/>
            <w:sz w:val="23"/>
            <w:szCs w:val="23"/>
          </w:rPr>
          <w:t>10% of angiosperm</w:t>
        </w:r>
        <w:r w:rsidR="00122656">
          <w:rPr>
            <w:rFonts w:ascii="Times New Roman" w:hAnsi="Times New Roman" w:cs="Times New Roman"/>
            <w:sz w:val="23"/>
            <w:szCs w:val="23"/>
          </w:rPr>
          <w:t xml:space="preserve"> species</w:t>
        </w:r>
      </w:ins>
      <w:ins w:id="86" w:author="Phillip Klahs" w:date="2018-10-11T15:17:00Z">
        <w:r w:rsidR="00122656">
          <w:rPr>
            <w:rFonts w:ascii="Times New Roman" w:hAnsi="Times New Roman" w:cs="Times New Roman"/>
            <w:sz w:val="23"/>
            <w:szCs w:val="23"/>
          </w:rPr>
          <w:t xml:space="preserve"> (</w:t>
        </w:r>
        <w:r w:rsidR="00122656" w:rsidRPr="00693162">
          <w:rPr>
            <w:rFonts w:ascii="Times New Roman" w:hAnsi="Times New Roman" w:cs="Times New Roman"/>
            <w:sz w:val="23"/>
            <w:szCs w:val="23"/>
          </w:rPr>
          <w:t>Friedman &amp; Barrett 2009</w:t>
        </w:r>
        <w:r w:rsidR="00122656">
          <w:rPr>
            <w:rFonts w:ascii="Times New Roman" w:hAnsi="Times New Roman" w:cs="Times New Roman"/>
            <w:sz w:val="23"/>
            <w:szCs w:val="23"/>
          </w:rPr>
          <w:t>)</w:t>
        </w:r>
        <w:bookmarkStart w:id="87" w:name="_GoBack"/>
        <w:bookmarkEnd w:id="87"/>
        <w:proofErr w:type="gramStart"/>
        <w:r w:rsidR="00122656" w:rsidRPr="00693162">
          <w:rPr>
            <w:rFonts w:ascii="Times New Roman" w:hAnsi="Times New Roman" w:cs="Times New Roman"/>
            <w:sz w:val="23"/>
            <w:szCs w:val="23"/>
          </w:rPr>
          <w:t>.</w:t>
        </w:r>
      </w:ins>
      <w:proofErr w:type="gramEnd"/>
      <w:del w:id="88" w:author="Phillip Klahs" w:date="2018-10-11T15:14:00Z">
        <w:r w:rsidR="009C7F6A" w:rsidDel="00122656">
          <w:rPr>
            <w:rFonts w:ascii="Times New Roman" w:hAnsi="Times New Roman" w:cs="Times New Roman"/>
            <w:sz w:val="23"/>
            <w:szCs w:val="23"/>
          </w:rPr>
          <w:delText>,</w:delText>
        </w:r>
      </w:del>
      <w:r w:rsidR="009C7F6A">
        <w:rPr>
          <w:rFonts w:ascii="Times New Roman" w:hAnsi="Times New Roman" w:cs="Times New Roman"/>
          <w:sz w:val="23"/>
          <w:szCs w:val="23"/>
        </w:rPr>
        <w:t xml:space="preserve"> </w:t>
      </w:r>
      <w:del w:id="89" w:author="Phillip Klahs" w:date="2018-10-11T15:17:00Z">
        <w:r w:rsidR="009C7F6A" w:rsidDel="00122656">
          <w:rPr>
            <w:rFonts w:ascii="Times New Roman" w:hAnsi="Times New Roman" w:cs="Times New Roman"/>
            <w:sz w:val="23"/>
            <w:szCs w:val="23"/>
          </w:rPr>
          <w:delText>and</w:delText>
        </w:r>
        <w:r w:rsidR="00940D32" w:rsidRPr="00693162" w:rsidDel="00122656">
          <w:rPr>
            <w:rFonts w:ascii="Times New Roman" w:hAnsi="Times New Roman" w:cs="Times New Roman"/>
            <w:sz w:val="23"/>
            <w:szCs w:val="23"/>
          </w:rPr>
          <w:delText xml:space="preserve"> </w:delText>
        </w:r>
        <w:r w:rsidR="002965C3" w:rsidDel="00122656">
          <w:rPr>
            <w:rFonts w:ascii="Times New Roman" w:hAnsi="Times New Roman" w:cs="Times New Roman"/>
            <w:sz w:val="23"/>
            <w:szCs w:val="23"/>
          </w:rPr>
          <w:delText>the</w:delText>
        </w:r>
      </w:del>
      <w:ins w:id="90" w:author="Phillip Klahs" w:date="2018-10-11T15:17:00Z">
        <w:r w:rsidR="00122656">
          <w:rPr>
            <w:rFonts w:ascii="Times New Roman" w:hAnsi="Times New Roman" w:cs="Times New Roman"/>
            <w:sz w:val="23"/>
            <w:szCs w:val="23"/>
          </w:rPr>
          <w:t>The</w:t>
        </w:r>
      </w:ins>
      <w:r w:rsidR="002965C3">
        <w:rPr>
          <w:rFonts w:ascii="Times New Roman" w:hAnsi="Times New Roman" w:cs="Times New Roman"/>
          <w:sz w:val="23"/>
          <w:szCs w:val="23"/>
        </w:rPr>
        <w:t xml:space="preserve"> transition </w:t>
      </w:r>
      <w:ins w:id="91" w:author="Phillip Klahs" w:date="2018-10-11T15:17:00Z">
        <w:r w:rsidR="00122656">
          <w:rPr>
            <w:rFonts w:ascii="Times New Roman" w:hAnsi="Times New Roman" w:cs="Times New Roman"/>
            <w:sz w:val="23"/>
            <w:szCs w:val="23"/>
          </w:rPr>
          <w:t xml:space="preserve">to anemophily </w:t>
        </w:r>
      </w:ins>
      <w:r w:rsidR="009C7F6A">
        <w:rPr>
          <w:rFonts w:ascii="Times New Roman" w:hAnsi="Times New Roman" w:cs="Times New Roman"/>
          <w:sz w:val="23"/>
          <w:szCs w:val="23"/>
        </w:rPr>
        <w:t>is not associated</w:t>
      </w:r>
      <w:r w:rsidR="002965C3">
        <w:rPr>
          <w:rFonts w:ascii="Times New Roman" w:hAnsi="Times New Roman" w:cs="Times New Roman"/>
          <w:sz w:val="23"/>
          <w:szCs w:val="23"/>
        </w:rPr>
        <w:t xml:space="preserve"> with high rates of speciation</w:t>
      </w:r>
      <w:r w:rsidR="00940D32">
        <w:rPr>
          <w:rFonts w:ascii="Times New Roman" w:hAnsi="Times New Roman" w:cs="Times New Roman"/>
          <w:sz w:val="23"/>
          <w:szCs w:val="23"/>
        </w:rPr>
        <w:t xml:space="preserve">. </w:t>
      </w:r>
      <w:r w:rsidR="004C0BE6">
        <w:rPr>
          <w:rFonts w:ascii="Times New Roman" w:eastAsia="Times New Roman" w:hAnsi="Times New Roman" w:cs="Times New Roman"/>
        </w:rPr>
        <w:t>Grasses</w:t>
      </w:r>
      <w:r w:rsidR="002965C3">
        <w:rPr>
          <w:rFonts w:ascii="Times New Roman" w:eastAsia="Times New Roman" w:hAnsi="Times New Roman" w:cs="Times New Roman"/>
        </w:rPr>
        <w:t xml:space="preserve"> are the unique exception</w:t>
      </w:r>
      <w:r w:rsidR="00391250">
        <w:rPr>
          <w:rFonts w:ascii="Times New Roman" w:eastAsia="Times New Roman" w:hAnsi="Times New Roman" w:cs="Times New Roman"/>
        </w:rPr>
        <w:t>,</w:t>
      </w:r>
      <w:r w:rsidR="004C0BE6">
        <w:rPr>
          <w:rFonts w:ascii="Times New Roman" w:eastAsia="Times New Roman" w:hAnsi="Times New Roman" w:cs="Times New Roman"/>
        </w:rPr>
        <w:t xml:space="preserve"> </w:t>
      </w:r>
      <w:r w:rsidR="00391250" w:rsidRPr="00693162">
        <w:rPr>
          <w:rFonts w:ascii="Times New Roman" w:hAnsi="Times New Roman" w:cs="Times New Roman"/>
          <w:sz w:val="23"/>
          <w:szCs w:val="23"/>
        </w:rPr>
        <w:t>with ca. 12,000 species</w:t>
      </w:r>
      <w:ins w:id="92" w:author="Phillip Klahs" w:date="2018-10-11T15:18:00Z">
        <w:r w:rsidR="00122656">
          <w:rPr>
            <w:rFonts w:ascii="Times New Roman" w:hAnsi="Times New Roman" w:cs="Times New Roman"/>
            <w:sz w:val="23"/>
            <w:szCs w:val="23"/>
          </w:rPr>
          <w:t xml:space="preserve">, </w:t>
        </w:r>
      </w:ins>
      <w:del w:id="93" w:author="Phillip Klahs" w:date="2018-10-11T15:18:00Z">
        <w:r w:rsidR="00391250" w:rsidDel="00122656">
          <w:rPr>
            <w:rFonts w:ascii="Times New Roman" w:hAnsi="Times New Roman" w:cs="Times New Roman"/>
            <w:sz w:val="23"/>
            <w:szCs w:val="23"/>
          </w:rPr>
          <w:delText xml:space="preserve"> (</w:delText>
        </w:r>
      </w:del>
      <w:r w:rsidR="00391250">
        <w:rPr>
          <w:rFonts w:ascii="Times New Roman" w:hAnsi="Times New Roman" w:cs="Times New Roman"/>
          <w:sz w:val="23"/>
          <w:szCs w:val="23"/>
        </w:rPr>
        <w:t xml:space="preserve">making Poaceae the </w:t>
      </w:r>
      <w:del w:id="94" w:author="Phillip Klahs" w:date="2018-10-11T15:26:00Z">
        <w:r w:rsidR="00391250" w:rsidRPr="00693162" w:rsidDel="00583294">
          <w:rPr>
            <w:rFonts w:ascii="Times New Roman" w:hAnsi="Times New Roman" w:cs="Times New Roman"/>
            <w:sz w:val="23"/>
            <w:szCs w:val="23"/>
          </w:rPr>
          <w:delText>5</w:delText>
        </w:r>
        <w:r w:rsidR="00391250" w:rsidRPr="00693162" w:rsidDel="00583294">
          <w:rPr>
            <w:rFonts w:ascii="Times New Roman" w:hAnsi="Times New Roman" w:cs="Times New Roman"/>
            <w:sz w:val="23"/>
            <w:szCs w:val="23"/>
            <w:vertAlign w:val="superscript"/>
          </w:rPr>
          <w:delText>th</w:delText>
        </w:r>
        <w:r w:rsidR="00391250" w:rsidRPr="00693162" w:rsidDel="00583294">
          <w:rPr>
            <w:rFonts w:ascii="Times New Roman" w:hAnsi="Times New Roman" w:cs="Times New Roman"/>
            <w:sz w:val="23"/>
            <w:szCs w:val="23"/>
          </w:rPr>
          <w:delText xml:space="preserve"> </w:delText>
        </w:r>
      </w:del>
      <w:ins w:id="95" w:author="Phillip Klahs" w:date="2018-10-11T15:26:00Z">
        <w:r w:rsidR="00583294">
          <w:rPr>
            <w:rFonts w:ascii="Times New Roman" w:hAnsi="Times New Roman" w:cs="Times New Roman"/>
            <w:sz w:val="23"/>
            <w:szCs w:val="23"/>
          </w:rPr>
          <w:t>fifth</w:t>
        </w:r>
        <w:r w:rsidR="00583294" w:rsidRPr="00693162">
          <w:rPr>
            <w:rFonts w:ascii="Times New Roman" w:hAnsi="Times New Roman" w:cs="Times New Roman"/>
            <w:sz w:val="23"/>
            <w:szCs w:val="23"/>
          </w:rPr>
          <w:t xml:space="preserve"> </w:t>
        </w:r>
      </w:ins>
      <w:r w:rsidR="00391250" w:rsidRPr="00693162">
        <w:rPr>
          <w:rFonts w:ascii="Times New Roman" w:hAnsi="Times New Roman" w:cs="Times New Roman"/>
          <w:sz w:val="23"/>
          <w:szCs w:val="23"/>
        </w:rPr>
        <w:t>most diverse plant family</w:t>
      </w:r>
      <w:del w:id="96" w:author="Phillip Klahs" w:date="2018-10-11T15:18:00Z">
        <w:r w:rsidR="00391250" w:rsidDel="00122656">
          <w:rPr>
            <w:rFonts w:ascii="Times New Roman" w:hAnsi="Times New Roman" w:cs="Times New Roman"/>
            <w:sz w:val="23"/>
            <w:szCs w:val="23"/>
          </w:rPr>
          <w:delText>)</w:delText>
        </w:r>
      </w:del>
      <w:r w:rsidR="002965C3">
        <w:rPr>
          <w:rFonts w:ascii="Times New Roman" w:hAnsi="Times New Roman" w:cs="Times New Roman"/>
          <w:sz w:val="23"/>
          <w:szCs w:val="23"/>
        </w:rPr>
        <w:t xml:space="preserve">, and </w:t>
      </w:r>
      <w:r w:rsidR="00940D32">
        <w:rPr>
          <w:rFonts w:ascii="Times New Roman" w:hAnsi="Times New Roman" w:cs="Times New Roman"/>
          <w:sz w:val="23"/>
          <w:szCs w:val="23"/>
        </w:rPr>
        <w:t xml:space="preserve">arguably the most successful lineage to </w:t>
      </w:r>
      <w:r w:rsidR="009C7F6A">
        <w:rPr>
          <w:rFonts w:ascii="Times New Roman" w:hAnsi="Times New Roman" w:cs="Times New Roman"/>
          <w:sz w:val="23"/>
          <w:szCs w:val="23"/>
        </w:rPr>
        <w:t xml:space="preserve">evolve </w:t>
      </w:r>
      <w:r w:rsidR="00940D32">
        <w:rPr>
          <w:rFonts w:ascii="Times New Roman" w:hAnsi="Times New Roman" w:cs="Times New Roman"/>
          <w:sz w:val="23"/>
          <w:szCs w:val="23"/>
        </w:rPr>
        <w:t>anemophily</w:t>
      </w:r>
      <w:r w:rsidR="002965C3">
        <w:rPr>
          <w:rFonts w:ascii="Times New Roman" w:hAnsi="Times New Roman" w:cs="Times New Roman"/>
          <w:sz w:val="23"/>
          <w:szCs w:val="23"/>
        </w:rPr>
        <w:t xml:space="preserve">. </w:t>
      </w:r>
    </w:p>
    <w:p w14:paraId="606C967E" w14:textId="77777777" w:rsidR="00583294" w:rsidRDefault="00583294" w:rsidP="003C4A87">
      <w:pPr>
        <w:autoSpaceDE w:val="0"/>
        <w:autoSpaceDN w:val="0"/>
        <w:adjustRightInd w:val="0"/>
        <w:rPr>
          <w:ins w:id="97" w:author="Phillip Klahs" w:date="2018-10-11T15:20:00Z"/>
          <w:rFonts w:ascii="Times New Roman" w:hAnsi="Times New Roman" w:cs="Times New Roman"/>
          <w:sz w:val="23"/>
          <w:szCs w:val="23"/>
        </w:rPr>
      </w:pPr>
    </w:p>
    <w:p w14:paraId="7A5AF4EE" w14:textId="01A1252C" w:rsidR="00583294" w:rsidRDefault="00C71B30" w:rsidP="003C4A87">
      <w:pPr>
        <w:autoSpaceDE w:val="0"/>
        <w:autoSpaceDN w:val="0"/>
        <w:adjustRightInd w:val="0"/>
        <w:rPr>
          <w:ins w:id="98" w:author="Phillip Klahs" w:date="2018-10-11T15:21:00Z"/>
          <w:rFonts w:ascii="Times New Roman" w:hAnsi="Times New Roman" w:cs="Times New Roman"/>
          <w:sz w:val="23"/>
          <w:szCs w:val="23"/>
        </w:rPr>
      </w:pPr>
      <w:commentRangeStart w:id="99"/>
      <w:r>
        <w:rPr>
          <w:rFonts w:ascii="Times New Roman" w:hAnsi="Times New Roman" w:cs="Times New Roman"/>
          <w:sz w:val="23"/>
          <w:szCs w:val="23"/>
        </w:rPr>
        <w:t xml:space="preserve">The family </w:t>
      </w:r>
      <w:r w:rsidRPr="00693162">
        <w:rPr>
          <w:rFonts w:ascii="Times New Roman" w:hAnsi="Times New Roman" w:cs="Times New Roman"/>
          <w:sz w:val="23"/>
          <w:szCs w:val="23"/>
        </w:rPr>
        <w:t>Cyperaceae</w:t>
      </w:r>
      <w:r w:rsidR="00693917">
        <w:rPr>
          <w:rFonts w:ascii="Times New Roman" w:hAnsi="Times New Roman" w:cs="Times New Roman"/>
          <w:sz w:val="23"/>
          <w:szCs w:val="23"/>
        </w:rPr>
        <w:t xml:space="preserve">, a distant relative within the </w:t>
      </w:r>
      <w:proofErr w:type="spellStart"/>
      <w:r w:rsidR="00693917">
        <w:rPr>
          <w:rFonts w:ascii="Times New Roman" w:hAnsi="Times New Roman" w:cs="Times New Roman"/>
          <w:sz w:val="23"/>
          <w:szCs w:val="23"/>
        </w:rPr>
        <w:t>Commelinid</w:t>
      </w:r>
      <w:proofErr w:type="spellEnd"/>
      <w:r w:rsidR="00693917">
        <w:rPr>
          <w:rFonts w:ascii="Times New Roman" w:hAnsi="Times New Roman" w:cs="Times New Roman"/>
          <w:sz w:val="23"/>
          <w:szCs w:val="23"/>
        </w:rPr>
        <w:t xml:space="preserve"> clade, </w:t>
      </w:r>
      <w:r>
        <w:rPr>
          <w:rFonts w:ascii="Times New Roman" w:hAnsi="Times New Roman" w:cs="Times New Roman"/>
          <w:sz w:val="23"/>
          <w:szCs w:val="23"/>
        </w:rPr>
        <w:t xml:space="preserve">is </w:t>
      </w:r>
      <w:r w:rsidR="009C7F6A">
        <w:rPr>
          <w:rFonts w:ascii="Times New Roman" w:hAnsi="Times New Roman" w:cs="Times New Roman"/>
          <w:sz w:val="23"/>
          <w:szCs w:val="23"/>
        </w:rPr>
        <w:t>the</w:t>
      </w:r>
      <w:r w:rsidR="00F52172">
        <w:rPr>
          <w:rFonts w:ascii="Times New Roman" w:hAnsi="Times New Roman" w:cs="Times New Roman"/>
          <w:sz w:val="23"/>
          <w:szCs w:val="23"/>
        </w:rPr>
        <w:t xml:space="preserve"> closest wind pollinated family </w:t>
      </w:r>
      <w:r w:rsidR="002965C3">
        <w:rPr>
          <w:rFonts w:ascii="Times New Roman" w:hAnsi="Times New Roman" w:cs="Times New Roman"/>
          <w:sz w:val="23"/>
          <w:szCs w:val="23"/>
        </w:rPr>
        <w:t>in terms of number of species</w:t>
      </w:r>
      <w:r w:rsidR="006631F9">
        <w:rPr>
          <w:rFonts w:ascii="Times New Roman" w:hAnsi="Times New Roman" w:cs="Times New Roman"/>
          <w:sz w:val="23"/>
          <w:szCs w:val="23"/>
        </w:rPr>
        <w:t xml:space="preserve"> </w:t>
      </w:r>
      <w:r w:rsidR="00693917">
        <w:rPr>
          <w:rFonts w:ascii="Times New Roman" w:hAnsi="Times New Roman" w:cs="Times New Roman"/>
          <w:sz w:val="23"/>
          <w:szCs w:val="23"/>
        </w:rPr>
        <w:t>(</w:t>
      </w:r>
      <w:r w:rsidR="00693917" w:rsidRPr="00693162">
        <w:rPr>
          <w:rFonts w:ascii="Times New Roman" w:hAnsi="Times New Roman" w:cs="Times New Roman"/>
          <w:sz w:val="23"/>
          <w:szCs w:val="23"/>
        </w:rPr>
        <w:t>ca. 5,000</w:t>
      </w:r>
      <w:del w:id="100" w:author="Phillip Klahs" w:date="2018-10-11T15:19:00Z">
        <w:r w:rsidR="00693917" w:rsidRPr="00693162" w:rsidDel="00583294">
          <w:rPr>
            <w:rFonts w:ascii="Times New Roman" w:hAnsi="Times New Roman" w:cs="Times New Roman"/>
            <w:sz w:val="23"/>
            <w:szCs w:val="23"/>
          </w:rPr>
          <w:delText xml:space="preserve"> species</w:delText>
        </w:r>
      </w:del>
      <w:r w:rsidR="00693917">
        <w:rPr>
          <w:rFonts w:ascii="Times New Roman" w:hAnsi="Times New Roman" w:cs="Times New Roman"/>
          <w:sz w:val="23"/>
          <w:szCs w:val="23"/>
        </w:rPr>
        <w:t>)</w:t>
      </w:r>
      <w:r w:rsidR="00693917" w:rsidRPr="00693162">
        <w:rPr>
          <w:rFonts w:ascii="Times New Roman" w:hAnsi="Times New Roman" w:cs="Times New Roman"/>
          <w:sz w:val="23"/>
          <w:szCs w:val="23"/>
        </w:rPr>
        <w:t xml:space="preserve"> </w:t>
      </w:r>
      <w:r w:rsidR="006631F9">
        <w:rPr>
          <w:rFonts w:ascii="Times New Roman" w:hAnsi="Times New Roman" w:cs="Times New Roman"/>
          <w:sz w:val="23"/>
          <w:szCs w:val="23"/>
        </w:rPr>
        <w:t>and possesses</w:t>
      </w:r>
      <w:r w:rsidR="009C7F6A">
        <w:rPr>
          <w:rFonts w:ascii="Times New Roman" w:hAnsi="Times New Roman" w:cs="Times New Roman"/>
          <w:sz w:val="23"/>
          <w:szCs w:val="23"/>
        </w:rPr>
        <w:t xml:space="preserve"> superficial similarities in floral design</w:t>
      </w:r>
      <w:r>
        <w:rPr>
          <w:rFonts w:ascii="Times New Roman" w:hAnsi="Times New Roman" w:cs="Times New Roman"/>
          <w:sz w:val="23"/>
          <w:szCs w:val="23"/>
        </w:rPr>
        <w:t xml:space="preserve">. </w:t>
      </w:r>
      <w:r w:rsidR="008B4D2C">
        <w:rPr>
          <w:rFonts w:ascii="Times New Roman" w:hAnsi="Times New Roman" w:cs="Times New Roman"/>
          <w:sz w:val="23"/>
          <w:szCs w:val="23"/>
        </w:rPr>
        <w:t xml:space="preserve">Other significant wind pollinated </w:t>
      </w:r>
      <w:r w:rsidR="0005011B">
        <w:rPr>
          <w:rFonts w:ascii="Times New Roman" w:hAnsi="Times New Roman" w:cs="Times New Roman"/>
          <w:sz w:val="23"/>
          <w:szCs w:val="23"/>
        </w:rPr>
        <w:t xml:space="preserve">clades </w:t>
      </w:r>
      <w:r w:rsidR="008B4D2C">
        <w:rPr>
          <w:rFonts w:ascii="Times New Roman" w:hAnsi="Times New Roman" w:cs="Times New Roman"/>
          <w:sz w:val="23"/>
          <w:szCs w:val="23"/>
        </w:rPr>
        <w:t>include</w:t>
      </w:r>
      <w:r w:rsidR="00940D32">
        <w:rPr>
          <w:rFonts w:ascii="Times New Roman" w:hAnsi="Times New Roman" w:cs="Times New Roman"/>
          <w:sz w:val="23"/>
          <w:szCs w:val="23"/>
        </w:rPr>
        <w:t xml:space="preserve"> the </w:t>
      </w:r>
      <w:proofErr w:type="spellStart"/>
      <w:r w:rsidR="00940D32">
        <w:rPr>
          <w:rFonts w:ascii="Times New Roman" w:hAnsi="Times New Roman" w:cs="Times New Roman"/>
          <w:sz w:val="23"/>
          <w:szCs w:val="23"/>
        </w:rPr>
        <w:t>Fagaceae</w:t>
      </w:r>
      <w:proofErr w:type="spellEnd"/>
      <w:r w:rsidR="0005011B">
        <w:rPr>
          <w:rFonts w:ascii="Times New Roman" w:hAnsi="Times New Roman" w:cs="Times New Roman"/>
          <w:sz w:val="23"/>
          <w:szCs w:val="23"/>
        </w:rPr>
        <w:t xml:space="preserve"> and</w:t>
      </w:r>
      <w:r w:rsidR="006631F9">
        <w:rPr>
          <w:rFonts w:ascii="Times New Roman" w:hAnsi="Times New Roman" w:cs="Times New Roman"/>
          <w:sz w:val="23"/>
          <w:szCs w:val="23"/>
        </w:rPr>
        <w:t xml:space="preserve"> the</w:t>
      </w:r>
      <w:r w:rsidR="0005011B">
        <w:rPr>
          <w:rFonts w:ascii="Times New Roman" w:hAnsi="Times New Roman" w:cs="Times New Roman"/>
          <w:sz w:val="23"/>
          <w:szCs w:val="23"/>
        </w:rPr>
        <w:t xml:space="preserve"> conifers. </w:t>
      </w:r>
      <w:r w:rsidR="00693917">
        <w:rPr>
          <w:rFonts w:ascii="Times New Roman" w:hAnsi="Times New Roman" w:cs="Times New Roman"/>
          <w:sz w:val="23"/>
          <w:szCs w:val="23"/>
        </w:rPr>
        <w:t>It is worth noting that</w:t>
      </w:r>
      <w:r w:rsidR="0005011B">
        <w:rPr>
          <w:rFonts w:ascii="Times New Roman" w:hAnsi="Times New Roman" w:cs="Times New Roman"/>
          <w:sz w:val="23"/>
          <w:szCs w:val="23"/>
        </w:rPr>
        <w:t xml:space="preserve"> </w:t>
      </w:r>
      <w:r w:rsidR="0005011B" w:rsidRPr="00693162">
        <w:rPr>
          <w:rFonts w:ascii="Times New Roman" w:hAnsi="Times New Roman" w:cs="Times New Roman"/>
          <w:sz w:val="23"/>
          <w:szCs w:val="23"/>
        </w:rPr>
        <w:t>conifers and Gingko</w:t>
      </w:r>
      <w:r w:rsidR="0005011B">
        <w:rPr>
          <w:rFonts w:ascii="Times New Roman" w:hAnsi="Times New Roman" w:cs="Times New Roman"/>
          <w:sz w:val="23"/>
          <w:szCs w:val="23"/>
        </w:rPr>
        <w:t xml:space="preserve"> </w:t>
      </w:r>
      <w:r w:rsidR="006631F9">
        <w:rPr>
          <w:rFonts w:ascii="Times New Roman" w:hAnsi="Times New Roman" w:cs="Times New Roman"/>
          <w:sz w:val="23"/>
          <w:szCs w:val="23"/>
        </w:rPr>
        <w:t xml:space="preserve">are the </w:t>
      </w:r>
      <w:r w:rsidR="0005011B" w:rsidRPr="00693162">
        <w:rPr>
          <w:rFonts w:ascii="Times New Roman" w:hAnsi="Times New Roman" w:cs="Times New Roman"/>
          <w:sz w:val="23"/>
          <w:szCs w:val="23"/>
        </w:rPr>
        <w:t>only exclusively wind-pollinated</w:t>
      </w:r>
      <w:r w:rsidR="0005011B">
        <w:rPr>
          <w:rFonts w:ascii="Times New Roman" w:hAnsi="Times New Roman" w:cs="Times New Roman"/>
          <w:sz w:val="23"/>
          <w:szCs w:val="23"/>
        </w:rPr>
        <w:t xml:space="preserve"> gymnosperms</w:t>
      </w:r>
      <w:r w:rsidR="0005011B" w:rsidRPr="00693162">
        <w:rPr>
          <w:rFonts w:ascii="Times New Roman" w:hAnsi="Times New Roman" w:cs="Times New Roman"/>
          <w:sz w:val="23"/>
          <w:szCs w:val="23"/>
        </w:rPr>
        <w:t xml:space="preserve">, whereas cycads and </w:t>
      </w:r>
      <w:proofErr w:type="spellStart"/>
      <w:r w:rsidR="0005011B" w:rsidRPr="00693162">
        <w:rPr>
          <w:rFonts w:ascii="Times New Roman" w:hAnsi="Times New Roman" w:cs="Times New Roman"/>
          <w:sz w:val="23"/>
          <w:szCs w:val="23"/>
        </w:rPr>
        <w:t>Gnetales</w:t>
      </w:r>
      <w:proofErr w:type="spellEnd"/>
      <w:r w:rsidR="0005011B" w:rsidRPr="00693162">
        <w:rPr>
          <w:rFonts w:ascii="Times New Roman" w:hAnsi="Times New Roman" w:cs="Times New Roman"/>
          <w:sz w:val="23"/>
          <w:szCs w:val="23"/>
        </w:rPr>
        <w:t xml:space="preserve"> are insect-pollinated (</w:t>
      </w:r>
      <w:proofErr w:type="spellStart"/>
      <w:r w:rsidR="0005011B" w:rsidRPr="00693162">
        <w:rPr>
          <w:rFonts w:ascii="Times New Roman" w:hAnsi="Times New Roman" w:cs="Times New Roman"/>
          <w:sz w:val="23"/>
          <w:szCs w:val="23"/>
        </w:rPr>
        <w:t>Peñalver</w:t>
      </w:r>
      <w:proofErr w:type="spellEnd"/>
      <w:r w:rsidR="0005011B" w:rsidRPr="00693162">
        <w:rPr>
          <w:rFonts w:ascii="Times New Roman" w:hAnsi="Times New Roman" w:cs="Times New Roman"/>
          <w:sz w:val="23"/>
          <w:szCs w:val="23"/>
        </w:rPr>
        <w:t xml:space="preserve"> et al. 2012)</w:t>
      </w:r>
      <w:r w:rsidR="0005011B">
        <w:rPr>
          <w:rFonts w:ascii="Times New Roman" w:hAnsi="Times New Roman" w:cs="Times New Roman"/>
          <w:sz w:val="23"/>
          <w:szCs w:val="23"/>
        </w:rPr>
        <w:t>.</w:t>
      </w:r>
      <w:r w:rsidR="00D81C42" w:rsidRPr="00693162">
        <w:rPr>
          <w:rFonts w:ascii="Times New Roman" w:hAnsi="Times New Roman" w:cs="Times New Roman"/>
          <w:sz w:val="23"/>
          <w:szCs w:val="23"/>
        </w:rPr>
        <w:t xml:space="preserve"> </w:t>
      </w:r>
      <w:r w:rsidR="00693917">
        <w:rPr>
          <w:rFonts w:ascii="Times New Roman" w:hAnsi="Times New Roman" w:cs="Times New Roman"/>
          <w:sz w:val="23"/>
          <w:szCs w:val="23"/>
        </w:rPr>
        <w:t xml:space="preserve">The </w:t>
      </w:r>
      <w:r w:rsidR="00727F8C">
        <w:rPr>
          <w:rFonts w:ascii="Times New Roman" w:hAnsi="Times New Roman" w:cs="Times New Roman"/>
          <w:sz w:val="23"/>
          <w:szCs w:val="23"/>
        </w:rPr>
        <w:t xml:space="preserve">diversification of </w:t>
      </w:r>
      <w:r w:rsidR="005377C4">
        <w:rPr>
          <w:rFonts w:ascii="Times New Roman" w:hAnsi="Times New Roman" w:cs="Times New Roman"/>
          <w:sz w:val="23"/>
          <w:szCs w:val="23"/>
        </w:rPr>
        <w:t xml:space="preserve">the herbaceous </w:t>
      </w:r>
      <w:r w:rsidR="00727F8C">
        <w:rPr>
          <w:rFonts w:ascii="Times New Roman" w:hAnsi="Times New Roman" w:cs="Times New Roman"/>
          <w:sz w:val="23"/>
          <w:szCs w:val="23"/>
        </w:rPr>
        <w:t>Poaceae and Cyperaceae,</w:t>
      </w:r>
      <w:r w:rsidR="005377C4">
        <w:rPr>
          <w:rFonts w:ascii="Times New Roman" w:hAnsi="Times New Roman" w:cs="Times New Roman"/>
          <w:sz w:val="23"/>
          <w:szCs w:val="23"/>
        </w:rPr>
        <w:t xml:space="preserve"> which apparently converged on a </w:t>
      </w:r>
      <w:proofErr w:type="spellStart"/>
      <w:r w:rsidR="00741456">
        <w:rPr>
          <w:rFonts w:ascii="Times New Roman" w:hAnsi="Times New Roman" w:cs="Times New Roman"/>
          <w:sz w:val="23"/>
          <w:szCs w:val="23"/>
        </w:rPr>
        <w:t>bracteate</w:t>
      </w:r>
      <w:proofErr w:type="spellEnd"/>
      <w:r w:rsidR="00741456">
        <w:rPr>
          <w:rFonts w:ascii="Times New Roman" w:hAnsi="Times New Roman" w:cs="Times New Roman"/>
          <w:sz w:val="23"/>
          <w:szCs w:val="23"/>
        </w:rPr>
        <w:t xml:space="preserve"> </w:t>
      </w:r>
      <w:r w:rsidR="005377C4">
        <w:rPr>
          <w:rFonts w:ascii="Times New Roman" w:hAnsi="Times New Roman" w:cs="Times New Roman"/>
          <w:sz w:val="23"/>
          <w:szCs w:val="23"/>
        </w:rPr>
        <w:t>floral structure</w:t>
      </w:r>
      <w:r w:rsidR="00727F8C">
        <w:rPr>
          <w:rFonts w:ascii="Times New Roman" w:hAnsi="Times New Roman" w:cs="Times New Roman"/>
          <w:sz w:val="23"/>
          <w:szCs w:val="23"/>
        </w:rPr>
        <w:t xml:space="preserve">, greatly exceeds their woody, catkin bearing counterparts. </w:t>
      </w:r>
      <w:moveFromRangeStart w:id="101" w:author="Phillip Klahs" w:date="2018-10-11T15:22:00Z" w:name="move527034668"/>
      <w:moveFrom w:id="102" w:author="Phillip Klahs" w:date="2018-10-11T15:22:00Z">
        <w:r w:rsidR="00727F8C" w:rsidDel="00583294">
          <w:rPr>
            <w:rFonts w:ascii="Times New Roman" w:hAnsi="Times New Roman" w:cs="Times New Roman"/>
            <w:sz w:val="23"/>
            <w:szCs w:val="23"/>
          </w:rPr>
          <w:t>We currently have the capacity to make an important stride</w:t>
        </w:r>
        <w:r w:rsidR="004F11B7" w:rsidDel="00583294">
          <w:rPr>
            <w:rFonts w:ascii="Times New Roman" w:hAnsi="Times New Roman" w:cs="Times New Roman"/>
            <w:sz w:val="23"/>
            <w:szCs w:val="23"/>
          </w:rPr>
          <w:t xml:space="preserve"> </w:t>
        </w:r>
        <w:r w:rsidR="005377C4" w:rsidDel="00583294">
          <w:rPr>
            <w:rFonts w:ascii="Times New Roman" w:hAnsi="Times New Roman" w:cs="Times New Roman"/>
            <w:sz w:val="23"/>
            <w:szCs w:val="23"/>
          </w:rPr>
          <w:t xml:space="preserve">by testing </w:t>
        </w:r>
        <w:r w:rsidR="00727F8C" w:rsidDel="00583294">
          <w:rPr>
            <w:rFonts w:ascii="Times New Roman" w:hAnsi="Times New Roman" w:cs="Times New Roman"/>
            <w:sz w:val="23"/>
            <w:szCs w:val="23"/>
          </w:rPr>
          <w:t xml:space="preserve">the relationship between </w:t>
        </w:r>
        <w:r w:rsidR="00741456" w:rsidDel="00583294">
          <w:rPr>
            <w:rFonts w:ascii="Times New Roman" w:hAnsi="Times New Roman" w:cs="Times New Roman"/>
            <w:sz w:val="23"/>
            <w:szCs w:val="23"/>
          </w:rPr>
          <w:t xml:space="preserve">this successfully efficient </w:t>
        </w:r>
        <w:r w:rsidR="005377C4" w:rsidDel="00583294">
          <w:rPr>
            <w:rFonts w:ascii="Times New Roman" w:hAnsi="Times New Roman" w:cs="Times New Roman"/>
            <w:sz w:val="23"/>
            <w:szCs w:val="23"/>
          </w:rPr>
          <w:t xml:space="preserve">spikelet shape </w:t>
        </w:r>
        <w:r w:rsidR="00727F8C" w:rsidDel="00583294">
          <w:rPr>
            <w:rFonts w:ascii="Times New Roman" w:hAnsi="Times New Roman" w:cs="Times New Roman"/>
            <w:sz w:val="23"/>
            <w:szCs w:val="23"/>
          </w:rPr>
          <w:t xml:space="preserve">and aerodynamic function. </w:t>
        </w:r>
      </w:moveFrom>
      <w:moveFromRangeEnd w:id="101"/>
      <w:commentRangeEnd w:id="99"/>
      <w:r w:rsidR="00583294">
        <w:rPr>
          <w:rStyle w:val="CommentReference"/>
          <w:rFonts w:ascii="Times New Roman" w:eastAsiaTheme="minorHAnsi" w:hAnsi="Times New Roman"/>
        </w:rPr>
        <w:commentReference w:id="99"/>
      </w:r>
    </w:p>
    <w:p w14:paraId="22364582" w14:textId="5BA4B5D3" w:rsidR="00122656" w:rsidRPr="00693162" w:rsidDel="00583294" w:rsidRDefault="00727F8C" w:rsidP="00122656">
      <w:pPr>
        <w:autoSpaceDE w:val="0"/>
        <w:autoSpaceDN w:val="0"/>
        <w:adjustRightInd w:val="0"/>
        <w:rPr>
          <w:del w:id="103" w:author="Phillip Klahs" w:date="2018-10-11T15:22:00Z"/>
          <w:rFonts w:ascii="Times New Roman" w:hAnsi="Times New Roman" w:cs="Times New Roman"/>
          <w:sz w:val="23"/>
          <w:szCs w:val="23"/>
        </w:rPr>
      </w:pPr>
      <w:del w:id="104" w:author="Phillip Klahs" w:date="2018-10-11T16:01:00Z">
        <w:r w:rsidDel="00346C38">
          <w:rPr>
            <w:rFonts w:ascii="Times New Roman" w:hAnsi="Times New Roman" w:cs="Times New Roman"/>
            <w:sz w:val="23"/>
            <w:szCs w:val="23"/>
          </w:rPr>
          <w:delText xml:space="preserve">The grasses, which </w:delText>
        </w:r>
        <w:r w:rsidR="00741456" w:rsidDel="00346C38">
          <w:rPr>
            <w:rFonts w:ascii="Times New Roman" w:hAnsi="Times New Roman" w:cs="Times New Roman"/>
            <w:sz w:val="23"/>
            <w:szCs w:val="23"/>
          </w:rPr>
          <w:delText>contain</w:delText>
        </w:r>
        <w:r w:rsidDel="00346C38">
          <w:rPr>
            <w:rFonts w:ascii="Times New Roman" w:hAnsi="Times New Roman" w:cs="Times New Roman"/>
            <w:sz w:val="23"/>
            <w:szCs w:val="23"/>
          </w:rPr>
          <w:delText xml:space="preserve"> extreme floral structure variations</w:delText>
        </w:r>
        <w:r w:rsidR="00741456" w:rsidDel="00346C38">
          <w:rPr>
            <w:rFonts w:ascii="Times New Roman" w:hAnsi="Times New Roman" w:cs="Times New Roman"/>
            <w:sz w:val="23"/>
            <w:szCs w:val="23"/>
          </w:rPr>
          <w:delText xml:space="preserve"> within the family</w:delText>
        </w:r>
        <w:r w:rsidDel="00346C38">
          <w:rPr>
            <w:rFonts w:ascii="Times New Roman" w:hAnsi="Times New Roman" w:cs="Times New Roman"/>
            <w:sz w:val="23"/>
            <w:szCs w:val="23"/>
          </w:rPr>
          <w:delText xml:space="preserve">, </w:delText>
        </w:r>
        <w:r w:rsidR="00741456" w:rsidDel="00346C38">
          <w:rPr>
            <w:rFonts w:ascii="Times New Roman" w:hAnsi="Times New Roman" w:cs="Times New Roman"/>
            <w:sz w:val="23"/>
            <w:szCs w:val="23"/>
          </w:rPr>
          <w:delText xml:space="preserve">possess </w:delText>
        </w:r>
        <w:r w:rsidDel="00346C38">
          <w:rPr>
            <w:rFonts w:ascii="Times New Roman" w:hAnsi="Times New Roman" w:cs="Times New Roman"/>
            <w:sz w:val="23"/>
            <w:szCs w:val="23"/>
          </w:rPr>
          <w:delText xml:space="preserve">a </w:delText>
        </w:r>
        <w:r w:rsidR="004F11B7" w:rsidDel="00346C38">
          <w:rPr>
            <w:rFonts w:ascii="Times New Roman" w:hAnsi="Times New Roman" w:cs="Times New Roman"/>
            <w:sz w:val="23"/>
            <w:szCs w:val="23"/>
          </w:rPr>
          <w:delText>history of</w:delText>
        </w:r>
        <w:r w:rsidDel="00346C38">
          <w:rPr>
            <w:rFonts w:ascii="Times New Roman" w:hAnsi="Times New Roman" w:cs="Times New Roman"/>
            <w:sz w:val="23"/>
            <w:szCs w:val="23"/>
          </w:rPr>
          <w:delText xml:space="preserve"> </w:delText>
        </w:r>
        <w:r w:rsidR="004F11B7" w:rsidDel="00346C38">
          <w:rPr>
            <w:rFonts w:ascii="Times New Roman" w:hAnsi="Times New Roman" w:cs="Times New Roman"/>
            <w:sz w:val="23"/>
            <w:szCs w:val="23"/>
          </w:rPr>
          <w:delText xml:space="preserve">strong </w:delText>
        </w:r>
        <w:r w:rsidDel="00346C38">
          <w:rPr>
            <w:rFonts w:ascii="Times New Roman" w:hAnsi="Times New Roman" w:cs="Times New Roman"/>
            <w:sz w:val="23"/>
            <w:szCs w:val="23"/>
          </w:rPr>
          <w:delText xml:space="preserve">speciation, and </w:delText>
        </w:r>
        <w:r w:rsidR="00741456" w:rsidDel="00346C38">
          <w:rPr>
            <w:rFonts w:ascii="Times New Roman" w:hAnsi="Times New Roman" w:cs="Times New Roman"/>
            <w:sz w:val="23"/>
            <w:szCs w:val="23"/>
          </w:rPr>
          <w:delText xml:space="preserve">exhibit </w:delText>
        </w:r>
        <w:r w:rsidDel="00346C38">
          <w:rPr>
            <w:rFonts w:ascii="Times New Roman" w:hAnsi="Times New Roman" w:cs="Times New Roman"/>
            <w:sz w:val="23"/>
            <w:szCs w:val="23"/>
          </w:rPr>
          <w:delText>ecological significance</w:delText>
        </w:r>
        <w:r w:rsidR="004F11B7" w:rsidDel="00346C38">
          <w:rPr>
            <w:rFonts w:ascii="Times New Roman" w:hAnsi="Times New Roman" w:cs="Times New Roman"/>
            <w:sz w:val="23"/>
            <w:szCs w:val="23"/>
          </w:rPr>
          <w:delText xml:space="preserve">, </w:delText>
        </w:r>
        <w:commentRangeStart w:id="105"/>
        <w:r w:rsidR="004F11B7" w:rsidDel="00346C38">
          <w:rPr>
            <w:rFonts w:ascii="Times New Roman" w:hAnsi="Times New Roman" w:cs="Times New Roman"/>
            <w:sz w:val="23"/>
            <w:szCs w:val="23"/>
          </w:rPr>
          <w:delText>provide</w:delText>
        </w:r>
        <w:commentRangeEnd w:id="105"/>
        <w:r w:rsidR="004F11B7" w:rsidDel="00346C38">
          <w:rPr>
            <w:rStyle w:val="CommentReference"/>
            <w:rFonts w:ascii="Times New Roman" w:eastAsiaTheme="minorHAnsi" w:hAnsi="Times New Roman"/>
          </w:rPr>
          <w:commentReference w:id="105"/>
        </w:r>
        <w:r w:rsidR="004F11B7" w:rsidDel="00346C38">
          <w:rPr>
            <w:rFonts w:ascii="Times New Roman" w:hAnsi="Times New Roman" w:cs="Times New Roman"/>
            <w:sz w:val="23"/>
            <w:szCs w:val="23"/>
          </w:rPr>
          <w:delText xml:space="preserve"> a sample </w:delText>
        </w:r>
        <w:r w:rsidDel="00346C38">
          <w:rPr>
            <w:rFonts w:ascii="Times New Roman" w:hAnsi="Times New Roman" w:cs="Times New Roman"/>
            <w:sz w:val="23"/>
            <w:szCs w:val="23"/>
          </w:rPr>
          <w:delText>well suited</w:delText>
        </w:r>
        <w:commentRangeStart w:id="106"/>
        <w:r w:rsidDel="00346C38">
          <w:rPr>
            <w:rFonts w:ascii="Times New Roman" w:hAnsi="Times New Roman" w:cs="Times New Roman"/>
            <w:sz w:val="23"/>
            <w:szCs w:val="23"/>
          </w:rPr>
          <w:delText xml:space="preserve"> to </w:delText>
        </w:r>
        <w:r w:rsidR="004F11B7" w:rsidDel="00346C38">
          <w:rPr>
            <w:rFonts w:ascii="Times New Roman" w:hAnsi="Times New Roman" w:cs="Times New Roman"/>
            <w:sz w:val="23"/>
            <w:szCs w:val="23"/>
          </w:rPr>
          <w:delText>investigate evolutionary questions.</w:delText>
        </w:r>
        <w:commentRangeEnd w:id="106"/>
        <w:r w:rsidR="004F11B7" w:rsidDel="00346C38">
          <w:rPr>
            <w:rStyle w:val="CommentReference"/>
            <w:rFonts w:ascii="Times New Roman" w:eastAsiaTheme="minorHAnsi" w:hAnsi="Times New Roman"/>
          </w:rPr>
          <w:commentReference w:id="106"/>
        </w:r>
      </w:del>
    </w:p>
    <w:p w14:paraId="354BFF9F" w14:textId="7AC9A8AE" w:rsidR="00A12314" w:rsidRPr="00693162" w:rsidRDefault="00A12314" w:rsidP="003C4A87">
      <w:pPr>
        <w:autoSpaceDE w:val="0"/>
        <w:autoSpaceDN w:val="0"/>
        <w:adjustRightInd w:val="0"/>
        <w:rPr>
          <w:rFonts w:ascii="Times New Roman" w:hAnsi="Times New Roman" w:cs="Times New Roman"/>
          <w:sz w:val="23"/>
          <w:szCs w:val="23"/>
        </w:rPr>
      </w:pPr>
    </w:p>
    <w:p w14:paraId="3F9A5180" w14:textId="71EBF41A" w:rsidR="00A12314" w:rsidRDefault="005D51C4" w:rsidP="003C4A87">
      <w:pPr>
        <w:autoSpaceDE w:val="0"/>
        <w:autoSpaceDN w:val="0"/>
        <w:adjustRightInd w:val="0"/>
        <w:rPr>
          <w:ins w:id="107" w:author="Phillip Klahs" w:date="2018-10-11T15:22:00Z"/>
          <w:rFonts w:ascii="Times New Roman" w:hAnsi="Times New Roman" w:cs="Times New Roman"/>
          <w:sz w:val="23"/>
          <w:szCs w:val="23"/>
        </w:rPr>
      </w:pPr>
      <w:ins w:id="108" w:author="Phillip Klahs" w:date="2018-10-11T15:31:00Z">
        <w:r>
          <w:rPr>
            <w:rFonts w:ascii="Times New Roman" w:hAnsi="Times New Roman" w:cs="Times New Roman"/>
            <w:sz w:val="23"/>
            <w:szCs w:val="23"/>
          </w:rPr>
          <w:t>Anemophily is a risky reproduction strategy</w:t>
        </w:r>
      </w:ins>
      <w:ins w:id="109" w:author="Phillip Klahs" w:date="2018-10-11T15:34:00Z">
        <w:r>
          <w:rPr>
            <w:rFonts w:ascii="Times New Roman" w:hAnsi="Times New Roman" w:cs="Times New Roman"/>
            <w:sz w:val="23"/>
            <w:szCs w:val="23"/>
          </w:rPr>
          <w:t xml:space="preserve"> in terms of pollination efficiency</w:t>
        </w:r>
      </w:ins>
      <w:ins w:id="110" w:author="Phillip Klahs" w:date="2018-10-11T15:31:00Z">
        <w:r>
          <w:rPr>
            <w:rFonts w:ascii="Times New Roman" w:hAnsi="Times New Roman" w:cs="Times New Roman"/>
            <w:sz w:val="23"/>
            <w:szCs w:val="23"/>
          </w:rPr>
          <w:t xml:space="preserve">. </w:t>
        </w:r>
      </w:ins>
      <w:del w:id="111" w:author="Phillip Klahs" w:date="2018-10-11T15:27:00Z">
        <w:r w:rsidR="004F11B7" w:rsidDel="00583294">
          <w:rPr>
            <w:rFonts w:ascii="Times New Roman" w:hAnsi="Times New Roman" w:cs="Times New Roman"/>
            <w:sz w:val="23"/>
            <w:szCs w:val="23"/>
          </w:rPr>
          <w:delText>Wind pollination</w:delText>
        </w:r>
      </w:del>
      <w:ins w:id="112" w:author="Phillip Klahs" w:date="2018-10-11T15:27:00Z">
        <w:r w:rsidR="00583294">
          <w:rPr>
            <w:rFonts w:ascii="Times New Roman" w:hAnsi="Times New Roman" w:cs="Times New Roman"/>
            <w:sz w:val="23"/>
            <w:szCs w:val="23"/>
          </w:rPr>
          <w:t xml:space="preserve"> </w:t>
        </w:r>
      </w:ins>
      <w:ins w:id="113" w:author="Phillip Klahs" w:date="2018-10-11T15:32:00Z">
        <w:r>
          <w:rPr>
            <w:rFonts w:ascii="Times New Roman" w:hAnsi="Times New Roman" w:cs="Times New Roman"/>
            <w:sz w:val="23"/>
            <w:szCs w:val="23"/>
          </w:rPr>
          <w:t>M</w:t>
        </w:r>
      </w:ins>
      <w:ins w:id="114" w:author="Phillip Klahs" w:date="2018-10-11T15:27:00Z">
        <w:r w:rsidR="00583294">
          <w:rPr>
            <w:rFonts w:ascii="Times New Roman" w:hAnsi="Times New Roman" w:cs="Times New Roman"/>
            <w:sz w:val="23"/>
            <w:szCs w:val="23"/>
          </w:rPr>
          <w:t xml:space="preserve">assive </w:t>
        </w:r>
      </w:ins>
      <w:ins w:id="115" w:author="Phillip Klahs" w:date="2018-10-11T15:35:00Z">
        <w:r>
          <w:rPr>
            <w:rFonts w:ascii="Times New Roman" w:hAnsi="Times New Roman" w:cs="Times New Roman"/>
            <w:sz w:val="23"/>
            <w:szCs w:val="23"/>
          </w:rPr>
          <w:t>numbers</w:t>
        </w:r>
      </w:ins>
      <w:ins w:id="116" w:author="Phillip Klahs" w:date="2018-10-11T15:27:00Z">
        <w:r w:rsidR="00583294">
          <w:rPr>
            <w:rFonts w:ascii="Times New Roman" w:hAnsi="Times New Roman" w:cs="Times New Roman"/>
            <w:sz w:val="23"/>
            <w:szCs w:val="23"/>
          </w:rPr>
          <w:t xml:space="preserve"> of </w:t>
        </w:r>
        <w:commentRangeStart w:id="117"/>
        <w:r w:rsidR="00583294">
          <w:rPr>
            <w:rFonts w:ascii="Times New Roman" w:hAnsi="Times New Roman" w:cs="Times New Roman"/>
            <w:sz w:val="23"/>
            <w:szCs w:val="23"/>
          </w:rPr>
          <w:t>cheap</w:t>
        </w:r>
      </w:ins>
      <w:commentRangeEnd w:id="117"/>
      <w:ins w:id="118" w:author="Phillip Klahs" w:date="2018-10-11T15:31:00Z">
        <w:r>
          <w:rPr>
            <w:rStyle w:val="CommentReference"/>
            <w:rFonts w:ascii="Times New Roman" w:eastAsiaTheme="minorHAnsi" w:hAnsi="Times New Roman"/>
          </w:rPr>
          <w:commentReference w:id="117"/>
        </w:r>
      </w:ins>
      <w:ins w:id="119" w:author="Phillip Klahs" w:date="2018-10-11T15:27:00Z">
        <w:r w:rsidR="00583294">
          <w:rPr>
            <w:rFonts w:ascii="Times New Roman" w:hAnsi="Times New Roman" w:cs="Times New Roman"/>
            <w:sz w:val="23"/>
            <w:szCs w:val="23"/>
          </w:rPr>
          <w:t xml:space="preserve"> </w:t>
        </w:r>
      </w:ins>
      <w:ins w:id="120" w:author="Phillip Klahs" w:date="2018-10-11T15:29:00Z">
        <w:r>
          <w:rPr>
            <w:rFonts w:ascii="Times New Roman" w:hAnsi="Times New Roman" w:cs="Times New Roman"/>
            <w:sz w:val="23"/>
            <w:szCs w:val="23"/>
          </w:rPr>
          <w:t>gametophytes travel up to 20 km (Davis 2000) from their parent plant</w:t>
        </w:r>
      </w:ins>
      <w:ins w:id="121" w:author="Phillip Klahs" w:date="2018-10-11T15:32:00Z">
        <w:r>
          <w:rPr>
            <w:rFonts w:ascii="Times New Roman" w:hAnsi="Times New Roman" w:cs="Times New Roman"/>
            <w:sz w:val="23"/>
            <w:szCs w:val="23"/>
          </w:rPr>
          <w:t xml:space="preserve">, </w:t>
        </w:r>
      </w:ins>
      <w:ins w:id="122" w:author="Phillip Klahs" w:date="2018-10-11T15:37:00Z">
        <w:r>
          <w:rPr>
            <w:rFonts w:ascii="Times New Roman" w:hAnsi="Times New Roman" w:cs="Times New Roman"/>
            <w:sz w:val="23"/>
            <w:szCs w:val="23"/>
          </w:rPr>
          <w:t>and</w:t>
        </w:r>
      </w:ins>
      <w:ins w:id="123" w:author="Phillip Klahs" w:date="2018-10-11T15:38:00Z">
        <w:r>
          <w:rPr>
            <w:rFonts w:ascii="Times New Roman" w:hAnsi="Times New Roman" w:cs="Times New Roman"/>
            <w:sz w:val="23"/>
            <w:szCs w:val="23"/>
          </w:rPr>
          <w:t xml:space="preserve"> many </w:t>
        </w:r>
      </w:ins>
      <w:ins w:id="124" w:author="Phillip Klahs" w:date="2018-10-11T15:39:00Z">
        <w:r w:rsidR="00796239">
          <w:rPr>
            <w:rFonts w:ascii="Times New Roman" w:hAnsi="Times New Roman" w:cs="Times New Roman"/>
            <w:sz w:val="23"/>
            <w:szCs w:val="23"/>
          </w:rPr>
          <w:t xml:space="preserve">of these </w:t>
        </w:r>
      </w:ins>
      <w:ins w:id="125" w:author="Phillip Klahs" w:date="2018-10-11T15:38:00Z">
        <w:r>
          <w:rPr>
            <w:rFonts w:ascii="Times New Roman" w:hAnsi="Times New Roman" w:cs="Times New Roman"/>
            <w:sz w:val="23"/>
            <w:szCs w:val="23"/>
          </w:rPr>
          <w:t>pollen grains</w:t>
        </w:r>
      </w:ins>
      <w:ins w:id="126" w:author="Phillip Klahs" w:date="2018-10-11T15:32:00Z">
        <w:r>
          <w:rPr>
            <w:rFonts w:ascii="Times New Roman" w:hAnsi="Times New Roman" w:cs="Times New Roman"/>
            <w:sz w:val="23"/>
            <w:szCs w:val="23"/>
          </w:rPr>
          <w:t xml:space="preserve"> will fail to encounter a conspecific</w:t>
        </w:r>
      </w:ins>
      <w:ins w:id="127" w:author="Phillip Klahs" w:date="2018-10-11T15:35:00Z">
        <w:r>
          <w:rPr>
            <w:rFonts w:ascii="Times New Roman" w:hAnsi="Times New Roman" w:cs="Times New Roman"/>
            <w:sz w:val="23"/>
            <w:szCs w:val="23"/>
          </w:rPr>
          <w:t>.</w:t>
        </w:r>
      </w:ins>
      <w:r w:rsidR="004F11B7">
        <w:rPr>
          <w:rFonts w:ascii="Times New Roman" w:hAnsi="Times New Roman" w:cs="Times New Roman"/>
          <w:sz w:val="23"/>
          <w:szCs w:val="23"/>
        </w:rPr>
        <w:t xml:space="preserve"> </w:t>
      </w:r>
      <w:del w:id="128" w:author="Phillip Klahs" w:date="2018-10-11T15:39:00Z">
        <w:r w:rsidR="004F11B7" w:rsidDel="00796239">
          <w:rPr>
            <w:rFonts w:ascii="Times New Roman" w:hAnsi="Times New Roman" w:cs="Times New Roman"/>
            <w:sz w:val="23"/>
            <w:szCs w:val="23"/>
          </w:rPr>
          <w:delText>has been well studied, but its</w:delText>
        </w:r>
      </w:del>
      <w:ins w:id="129" w:author="Phillip Klahs" w:date="2018-10-11T15:39:00Z">
        <w:r w:rsidR="00796239">
          <w:rPr>
            <w:rFonts w:ascii="Times New Roman" w:hAnsi="Times New Roman" w:cs="Times New Roman"/>
            <w:sz w:val="23"/>
            <w:szCs w:val="23"/>
          </w:rPr>
          <w:t>The</w:t>
        </w:r>
      </w:ins>
      <w:r w:rsidR="004F11B7">
        <w:rPr>
          <w:rFonts w:ascii="Times New Roman" w:hAnsi="Times New Roman" w:cs="Times New Roman"/>
          <w:sz w:val="23"/>
          <w:szCs w:val="23"/>
        </w:rPr>
        <w:t xml:space="preserve"> chaotic nature </w:t>
      </w:r>
      <w:ins w:id="130" w:author="Phillip Klahs" w:date="2018-10-11T15:39:00Z">
        <w:r w:rsidR="00796239">
          <w:rPr>
            <w:rFonts w:ascii="Times New Roman" w:hAnsi="Times New Roman" w:cs="Times New Roman"/>
            <w:sz w:val="23"/>
            <w:szCs w:val="23"/>
          </w:rPr>
          <w:t>of poll</w:t>
        </w:r>
      </w:ins>
      <w:ins w:id="131" w:author="Phillip Klahs" w:date="2018-10-11T15:40:00Z">
        <w:r w:rsidR="00796239">
          <w:rPr>
            <w:rFonts w:ascii="Times New Roman" w:hAnsi="Times New Roman" w:cs="Times New Roman"/>
            <w:sz w:val="23"/>
            <w:szCs w:val="23"/>
          </w:rPr>
          <w:t xml:space="preserve">en </w:t>
        </w:r>
      </w:ins>
      <w:ins w:id="132" w:author="Phillip Klahs" w:date="2018-10-11T15:41:00Z">
        <w:r w:rsidR="00796239">
          <w:rPr>
            <w:rFonts w:ascii="Times New Roman" w:hAnsi="Times New Roman" w:cs="Times New Roman"/>
            <w:sz w:val="23"/>
            <w:szCs w:val="23"/>
          </w:rPr>
          <w:t>transport by wind</w:t>
        </w:r>
      </w:ins>
      <w:ins w:id="133" w:author="Phillip Klahs" w:date="2018-10-11T15:39:00Z">
        <w:r w:rsidR="00796239">
          <w:rPr>
            <w:rFonts w:ascii="Times New Roman" w:hAnsi="Times New Roman" w:cs="Times New Roman"/>
            <w:sz w:val="23"/>
            <w:szCs w:val="23"/>
          </w:rPr>
          <w:t xml:space="preserve"> </w:t>
        </w:r>
      </w:ins>
      <w:r w:rsidR="004F11B7">
        <w:rPr>
          <w:rFonts w:ascii="Times New Roman" w:hAnsi="Times New Roman" w:cs="Times New Roman"/>
          <w:sz w:val="23"/>
          <w:szCs w:val="23"/>
        </w:rPr>
        <w:t>has hindered</w:t>
      </w:r>
      <w:ins w:id="134" w:author="Phillip Klahs" w:date="2018-10-11T15:41:00Z">
        <w:r w:rsidR="00796239">
          <w:rPr>
            <w:rFonts w:ascii="Times New Roman" w:hAnsi="Times New Roman" w:cs="Times New Roman"/>
            <w:sz w:val="23"/>
            <w:szCs w:val="23"/>
          </w:rPr>
          <w:t xml:space="preserve"> quantitatively</w:t>
        </w:r>
      </w:ins>
      <w:del w:id="135" w:author="Phillip Klahs" w:date="2018-10-11T15:41:00Z">
        <w:r w:rsidR="004F11B7" w:rsidDel="00796239">
          <w:rPr>
            <w:rFonts w:ascii="Times New Roman" w:hAnsi="Times New Roman" w:cs="Times New Roman"/>
            <w:sz w:val="23"/>
            <w:szCs w:val="23"/>
          </w:rPr>
          <w:delText xml:space="preserve"> computationally</w:delText>
        </w:r>
      </w:del>
      <w:r w:rsidR="004F11B7">
        <w:rPr>
          <w:rFonts w:ascii="Times New Roman" w:hAnsi="Times New Roman" w:cs="Times New Roman"/>
          <w:sz w:val="23"/>
          <w:szCs w:val="23"/>
        </w:rPr>
        <w:t xml:space="preserve"> intensive analysis. </w:t>
      </w:r>
      <w:ins w:id="136" w:author="Phillip Klahs" w:date="2018-10-11T15:47:00Z">
        <w:r w:rsidR="00796239">
          <w:rPr>
            <w:rFonts w:ascii="Times New Roman" w:hAnsi="Times New Roman" w:cs="Times New Roman"/>
            <w:sz w:val="23"/>
            <w:szCs w:val="23"/>
          </w:rPr>
          <w:t xml:space="preserve">Despite previous computational limitations researchers </w:t>
        </w:r>
        <w:r w:rsidR="00796239">
          <w:rPr>
            <w:rFonts w:ascii="Times New Roman" w:hAnsi="Times New Roman" w:cs="Times New Roman"/>
            <w:sz w:val="23"/>
            <w:szCs w:val="23"/>
          </w:rPr>
          <w:lastRenderedPageBreak/>
          <w:t xml:space="preserve">have </w:t>
        </w:r>
      </w:ins>
      <w:ins w:id="137" w:author="Phillip Klahs" w:date="2018-10-11T15:48:00Z">
        <w:r w:rsidR="00796239">
          <w:rPr>
            <w:rFonts w:ascii="Times New Roman" w:hAnsi="Times New Roman" w:cs="Times New Roman"/>
            <w:sz w:val="23"/>
            <w:szCs w:val="23"/>
          </w:rPr>
          <w:t>built</w:t>
        </w:r>
      </w:ins>
      <w:ins w:id="138" w:author="Phillip Klahs" w:date="2018-10-11T15:47:00Z">
        <w:r w:rsidR="00796239">
          <w:rPr>
            <w:rFonts w:ascii="Times New Roman" w:hAnsi="Times New Roman" w:cs="Times New Roman"/>
            <w:sz w:val="23"/>
            <w:szCs w:val="23"/>
          </w:rPr>
          <w:t xml:space="preserve"> a </w:t>
        </w:r>
      </w:ins>
      <w:ins w:id="139" w:author="Phillip Klahs" w:date="2018-10-11T15:48:00Z">
        <w:r w:rsidR="00796239">
          <w:rPr>
            <w:rFonts w:ascii="Times New Roman" w:hAnsi="Times New Roman" w:cs="Times New Roman"/>
            <w:sz w:val="23"/>
            <w:szCs w:val="23"/>
          </w:rPr>
          <w:t>theoretical</w:t>
        </w:r>
      </w:ins>
      <w:ins w:id="140" w:author="Phillip Klahs" w:date="2018-10-11T15:47:00Z">
        <w:r w:rsidR="00796239">
          <w:rPr>
            <w:rFonts w:ascii="Times New Roman" w:hAnsi="Times New Roman" w:cs="Times New Roman"/>
            <w:sz w:val="23"/>
            <w:szCs w:val="23"/>
          </w:rPr>
          <w:t xml:space="preserve"> framework</w:t>
        </w:r>
      </w:ins>
      <w:ins w:id="141" w:author="Phillip Klahs" w:date="2018-10-11T15:48:00Z">
        <w:r w:rsidR="00796239">
          <w:rPr>
            <w:rFonts w:ascii="Times New Roman" w:hAnsi="Times New Roman" w:cs="Times New Roman"/>
            <w:sz w:val="23"/>
            <w:szCs w:val="23"/>
          </w:rPr>
          <w:t xml:space="preserve"> </w:t>
        </w:r>
      </w:ins>
      <w:ins w:id="142" w:author="Phillip Klahs" w:date="2018-10-11T15:49:00Z">
        <w:r w:rsidR="00510DBB">
          <w:rPr>
            <w:rFonts w:ascii="Times New Roman" w:hAnsi="Times New Roman" w:cs="Times New Roman"/>
            <w:sz w:val="23"/>
            <w:szCs w:val="23"/>
          </w:rPr>
          <w:t>for the conditions which allow anemophily</w:t>
        </w:r>
      </w:ins>
      <w:ins w:id="143" w:author="Phillip Klahs" w:date="2018-10-11T15:50:00Z">
        <w:r w:rsidR="00510DBB">
          <w:rPr>
            <w:rFonts w:ascii="Times New Roman" w:hAnsi="Times New Roman" w:cs="Times New Roman"/>
            <w:sz w:val="23"/>
            <w:szCs w:val="23"/>
          </w:rPr>
          <w:t xml:space="preserve"> to persist</w:t>
        </w:r>
      </w:ins>
      <w:ins w:id="144" w:author="Phillip Klahs" w:date="2018-10-11T15:49:00Z">
        <w:r w:rsidR="00510DBB">
          <w:rPr>
            <w:rFonts w:ascii="Times New Roman" w:hAnsi="Times New Roman" w:cs="Times New Roman"/>
            <w:sz w:val="23"/>
            <w:szCs w:val="23"/>
          </w:rPr>
          <w:t>.</w:t>
        </w:r>
      </w:ins>
      <w:del w:id="145" w:author="Phillip Klahs" w:date="2018-10-11T15:49:00Z">
        <w:r w:rsidR="005952B8" w:rsidDel="00796239">
          <w:rPr>
            <w:rFonts w:ascii="Times New Roman" w:hAnsi="Times New Roman" w:cs="Times New Roman"/>
            <w:sz w:val="23"/>
            <w:szCs w:val="23"/>
          </w:rPr>
          <w:delText>Decades of literature have</w:delText>
        </w:r>
        <w:r w:rsidR="00CA3AD8" w:rsidDel="00796239">
          <w:rPr>
            <w:rFonts w:ascii="Times New Roman" w:hAnsi="Times New Roman" w:cs="Times New Roman"/>
            <w:sz w:val="23"/>
            <w:szCs w:val="23"/>
          </w:rPr>
          <w:delText xml:space="preserve"> </w:delText>
        </w:r>
        <w:r w:rsidR="00CA3AD8" w:rsidDel="00510DBB">
          <w:rPr>
            <w:rFonts w:ascii="Times New Roman" w:hAnsi="Times New Roman" w:cs="Times New Roman"/>
            <w:sz w:val="23"/>
            <w:szCs w:val="23"/>
          </w:rPr>
          <w:delText>predict</w:delText>
        </w:r>
        <w:r w:rsidR="00CA3AD8" w:rsidDel="00796239">
          <w:rPr>
            <w:rFonts w:ascii="Times New Roman" w:hAnsi="Times New Roman" w:cs="Times New Roman"/>
            <w:sz w:val="23"/>
            <w:szCs w:val="23"/>
          </w:rPr>
          <w:delText>ed</w:delText>
        </w:r>
        <w:r w:rsidR="00CA3AD8" w:rsidDel="00510DBB">
          <w:rPr>
            <w:rFonts w:ascii="Times New Roman" w:hAnsi="Times New Roman" w:cs="Times New Roman"/>
            <w:sz w:val="23"/>
            <w:szCs w:val="23"/>
          </w:rPr>
          <w:delText xml:space="preserve"> </w:delText>
        </w:r>
        <w:r w:rsidR="005952B8" w:rsidDel="00510DBB">
          <w:rPr>
            <w:rFonts w:ascii="Times New Roman" w:hAnsi="Times New Roman" w:cs="Times New Roman"/>
            <w:sz w:val="23"/>
            <w:szCs w:val="23"/>
          </w:rPr>
          <w:delText xml:space="preserve">a </w:delText>
        </w:r>
        <w:r w:rsidR="00CA3AD8" w:rsidDel="00510DBB">
          <w:rPr>
            <w:rFonts w:ascii="Times New Roman" w:hAnsi="Times New Roman" w:cs="Times New Roman"/>
            <w:sz w:val="23"/>
            <w:szCs w:val="23"/>
          </w:rPr>
          <w:delText>range</w:delText>
        </w:r>
      </w:del>
      <w:r w:rsidR="00CA3AD8">
        <w:rPr>
          <w:rFonts w:ascii="Times New Roman" w:hAnsi="Times New Roman" w:cs="Times New Roman"/>
          <w:sz w:val="23"/>
          <w:szCs w:val="23"/>
        </w:rPr>
        <w:t xml:space="preserve"> </w:t>
      </w:r>
      <w:del w:id="146" w:author="Phillip Klahs" w:date="2018-10-11T15:49:00Z">
        <w:r w:rsidR="00CA3AD8" w:rsidDel="00510DBB">
          <w:rPr>
            <w:rFonts w:ascii="Times New Roman" w:hAnsi="Times New Roman" w:cs="Times New Roman"/>
            <w:sz w:val="23"/>
            <w:szCs w:val="23"/>
          </w:rPr>
          <w:delText xml:space="preserve">of </w:delText>
        </w:r>
      </w:del>
      <w:ins w:id="147" w:author="Phillip Klahs" w:date="2018-10-11T15:51:00Z">
        <w:r w:rsidR="00510DBB">
          <w:rPr>
            <w:rFonts w:ascii="Times New Roman" w:hAnsi="Times New Roman" w:cs="Times New Roman"/>
            <w:sz w:val="23"/>
            <w:szCs w:val="23"/>
          </w:rPr>
          <w:t>T</w:t>
        </w:r>
      </w:ins>
      <w:ins w:id="148" w:author="Phillip Klahs" w:date="2018-10-11T15:53:00Z">
        <w:r w:rsidR="00510DBB">
          <w:rPr>
            <w:rFonts w:ascii="Times New Roman" w:hAnsi="Times New Roman" w:cs="Times New Roman"/>
            <w:sz w:val="23"/>
            <w:szCs w:val="23"/>
          </w:rPr>
          <w:t>hese conditions include the</w:t>
        </w:r>
      </w:ins>
      <w:del w:id="149" w:author="Phillip Klahs" w:date="2018-10-11T15:51:00Z">
        <w:r w:rsidR="00CA3AD8" w:rsidDel="00510DBB">
          <w:rPr>
            <w:rFonts w:ascii="Times New Roman" w:hAnsi="Times New Roman" w:cs="Times New Roman"/>
            <w:sz w:val="23"/>
            <w:szCs w:val="23"/>
          </w:rPr>
          <w:delText xml:space="preserve">parameters associated </w:delText>
        </w:r>
      </w:del>
      <w:del w:id="150" w:author="Phillip Klahs" w:date="2018-10-11T15:50:00Z">
        <w:r w:rsidR="00CA3AD8" w:rsidDel="00510DBB">
          <w:rPr>
            <w:rFonts w:ascii="Times New Roman" w:hAnsi="Times New Roman" w:cs="Times New Roman"/>
            <w:sz w:val="23"/>
            <w:szCs w:val="23"/>
          </w:rPr>
          <w:delText xml:space="preserve">with </w:delText>
        </w:r>
        <w:r w:rsidR="005952B8" w:rsidDel="00510DBB">
          <w:rPr>
            <w:rFonts w:ascii="Times New Roman" w:hAnsi="Times New Roman" w:cs="Times New Roman"/>
            <w:sz w:val="23"/>
            <w:szCs w:val="23"/>
          </w:rPr>
          <w:delText xml:space="preserve">anemophilous </w:delText>
        </w:r>
        <w:r w:rsidR="00CA3AD8" w:rsidDel="00510DBB">
          <w:rPr>
            <w:rFonts w:ascii="Times New Roman" w:hAnsi="Times New Roman" w:cs="Times New Roman"/>
            <w:sz w:val="23"/>
            <w:szCs w:val="23"/>
          </w:rPr>
          <w:delText xml:space="preserve">flower strategy </w:delText>
        </w:r>
        <w:r w:rsidR="005952B8" w:rsidDel="00510DBB">
          <w:rPr>
            <w:rFonts w:ascii="Times New Roman" w:hAnsi="Times New Roman" w:cs="Times New Roman"/>
            <w:sz w:val="23"/>
            <w:szCs w:val="23"/>
          </w:rPr>
          <w:delText>and</w:delText>
        </w:r>
        <w:r w:rsidR="00CA3AD8" w:rsidDel="00510DBB">
          <w:rPr>
            <w:rFonts w:ascii="Times New Roman" w:hAnsi="Times New Roman" w:cs="Times New Roman"/>
            <w:sz w:val="23"/>
            <w:szCs w:val="23"/>
          </w:rPr>
          <w:delText xml:space="preserve"> </w:delText>
        </w:r>
        <w:r w:rsidR="005336C4" w:rsidDel="00510DBB">
          <w:rPr>
            <w:rFonts w:ascii="Times New Roman" w:hAnsi="Times New Roman" w:cs="Times New Roman"/>
            <w:sz w:val="23"/>
            <w:szCs w:val="23"/>
          </w:rPr>
          <w:delText xml:space="preserve">in some cases </w:delText>
        </w:r>
        <w:r w:rsidR="00CA3AD8" w:rsidDel="00510DBB">
          <w:rPr>
            <w:rFonts w:ascii="Times New Roman" w:hAnsi="Times New Roman" w:cs="Times New Roman"/>
            <w:sz w:val="23"/>
            <w:szCs w:val="23"/>
          </w:rPr>
          <w:delText>tested</w:delText>
        </w:r>
        <w:r w:rsidR="005952B8" w:rsidDel="00510DBB">
          <w:rPr>
            <w:rFonts w:ascii="Times New Roman" w:hAnsi="Times New Roman" w:cs="Times New Roman"/>
            <w:sz w:val="23"/>
            <w:szCs w:val="23"/>
          </w:rPr>
          <w:delText xml:space="preserve"> for their presence in real world examples</w:delText>
        </w:r>
        <w:r w:rsidR="00533A75" w:rsidRPr="00693162" w:rsidDel="00510DBB">
          <w:rPr>
            <w:rFonts w:ascii="Times New Roman" w:hAnsi="Times New Roman" w:cs="Times New Roman"/>
            <w:sz w:val="23"/>
            <w:szCs w:val="23"/>
          </w:rPr>
          <w:delText xml:space="preserve">. </w:delText>
        </w:r>
      </w:del>
      <w:del w:id="151" w:author="Phillip Klahs" w:date="2018-10-11T15:51:00Z">
        <w:r w:rsidR="005952B8" w:rsidDel="00510DBB">
          <w:rPr>
            <w:rFonts w:ascii="Times New Roman" w:hAnsi="Times New Roman" w:cs="Times New Roman"/>
            <w:sz w:val="23"/>
            <w:szCs w:val="23"/>
          </w:rPr>
          <w:delText xml:space="preserve">It is </w:delText>
        </w:r>
      </w:del>
      <w:del w:id="152" w:author="Phillip Klahs" w:date="2018-10-11T15:53:00Z">
        <w:r w:rsidR="005952B8" w:rsidDel="00510DBB">
          <w:rPr>
            <w:rFonts w:ascii="Times New Roman" w:hAnsi="Times New Roman" w:cs="Times New Roman"/>
            <w:sz w:val="23"/>
            <w:szCs w:val="23"/>
          </w:rPr>
          <w:delText>predic</w:delText>
        </w:r>
      </w:del>
      <w:del w:id="153" w:author="Phillip Klahs" w:date="2018-10-11T15:51:00Z">
        <w:r w:rsidR="005952B8" w:rsidDel="00510DBB">
          <w:rPr>
            <w:rFonts w:ascii="Times New Roman" w:hAnsi="Times New Roman" w:cs="Times New Roman"/>
            <w:sz w:val="23"/>
            <w:szCs w:val="23"/>
          </w:rPr>
          <w:delText>ted</w:delText>
        </w:r>
      </w:del>
      <w:ins w:id="154" w:author="Phillip Klahs" w:date="2018-10-11T15:51:00Z">
        <w:r w:rsidR="00510DBB">
          <w:rPr>
            <w:rFonts w:ascii="Times New Roman" w:hAnsi="Times New Roman" w:cs="Times New Roman"/>
            <w:sz w:val="23"/>
            <w:szCs w:val="23"/>
          </w:rPr>
          <w:t xml:space="preserve"> </w:t>
        </w:r>
      </w:ins>
      <w:ins w:id="155" w:author="Phillip Klahs" w:date="2018-10-11T15:52:00Z">
        <w:r w:rsidR="00510DBB">
          <w:rPr>
            <w:rFonts w:ascii="Times New Roman" w:hAnsi="Times New Roman" w:cs="Times New Roman"/>
            <w:sz w:val="23"/>
            <w:szCs w:val="23"/>
          </w:rPr>
          <w:t>presence</w:t>
        </w:r>
      </w:ins>
      <w:ins w:id="156" w:author="Phillip Klahs" w:date="2018-10-11T15:51:00Z">
        <w:r w:rsidR="00510DBB">
          <w:rPr>
            <w:rFonts w:ascii="Times New Roman" w:hAnsi="Times New Roman" w:cs="Times New Roman"/>
            <w:sz w:val="23"/>
            <w:szCs w:val="23"/>
          </w:rPr>
          <w:t xml:space="preserve"> of </w:t>
        </w:r>
      </w:ins>
      <w:del w:id="157" w:author="Phillip Klahs" w:date="2018-10-11T15:51:00Z">
        <w:r w:rsidR="005952B8" w:rsidDel="00510DBB">
          <w:rPr>
            <w:rFonts w:ascii="Times New Roman" w:hAnsi="Times New Roman" w:cs="Times New Roman"/>
            <w:sz w:val="23"/>
            <w:szCs w:val="23"/>
          </w:rPr>
          <w:delText xml:space="preserve"> that wind pollinated plants will have </w:delText>
        </w:r>
      </w:del>
      <w:r w:rsidR="00A12314" w:rsidRPr="00693162">
        <w:rPr>
          <w:rFonts w:ascii="Times New Roman" w:hAnsi="Times New Roman" w:cs="Times New Roman"/>
          <w:sz w:val="23"/>
          <w:szCs w:val="23"/>
        </w:rPr>
        <w:t>feathery stigmas,</w:t>
      </w:r>
      <w:ins w:id="158" w:author="Phillip Klahs" w:date="2018-10-11T15:56:00Z">
        <w:r w:rsidR="00510DBB">
          <w:rPr>
            <w:rFonts w:ascii="Times New Roman" w:hAnsi="Times New Roman" w:cs="Times New Roman"/>
            <w:sz w:val="23"/>
            <w:szCs w:val="23"/>
          </w:rPr>
          <w:t xml:space="preserve"> </w:t>
        </w:r>
        <w:r w:rsidR="00510DBB" w:rsidRPr="00693162">
          <w:rPr>
            <w:rFonts w:ascii="Times New Roman" w:hAnsi="Times New Roman" w:cs="Times New Roman"/>
            <w:sz w:val="23"/>
            <w:szCs w:val="23"/>
          </w:rPr>
          <w:t>long stamen filaments</w:t>
        </w:r>
      </w:ins>
      <w:ins w:id="159" w:author="Phillip Klahs" w:date="2018-10-11T15:57:00Z">
        <w:r w:rsidR="00510DBB">
          <w:rPr>
            <w:rFonts w:ascii="Times New Roman" w:hAnsi="Times New Roman" w:cs="Times New Roman"/>
            <w:sz w:val="23"/>
            <w:szCs w:val="23"/>
          </w:rPr>
          <w:t xml:space="preserve"> </w:t>
        </w:r>
        <w:r w:rsidR="00510DBB" w:rsidRPr="00693162">
          <w:rPr>
            <w:rFonts w:ascii="Times New Roman" w:hAnsi="Times New Roman" w:cs="Times New Roman"/>
            <w:sz w:val="23"/>
            <w:szCs w:val="23"/>
          </w:rPr>
          <w:t xml:space="preserve">absent or reduced </w:t>
        </w:r>
        <w:proofErr w:type="spellStart"/>
        <w:r w:rsidR="00510DBB" w:rsidRPr="00693162">
          <w:rPr>
            <w:rFonts w:ascii="Times New Roman" w:hAnsi="Times New Roman" w:cs="Times New Roman"/>
            <w:sz w:val="23"/>
            <w:szCs w:val="23"/>
          </w:rPr>
          <w:t>nectaries</w:t>
        </w:r>
        <w:proofErr w:type="spellEnd"/>
        <w:r w:rsidR="00510DBB" w:rsidRPr="00693162">
          <w:rPr>
            <w:rFonts w:ascii="Times New Roman" w:hAnsi="Times New Roman" w:cs="Times New Roman"/>
            <w:sz w:val="23"/>
            <w:szCs w:val="23"/>
          </w:rPr>
          <w:t xml:space="preserve"> fragrance </w:t>
        </w:r>
        <w:proofErr w:type="spellStart"/>
        <w:r w:rsidR="00510DBB" w:rsidRPr="00693162">
          <w:rPr>
            <w:rFonts w:ascii="Times New Roman" w:hAnsi="Times New Roman" w:cs="Times New Roman"/>
            <w:sz w:val="23"/>
            <w:szCs w:val="23"/>
          </w:rPr>
          <w:t>perianth</w:t>
        </w:r>
        <w:proofErr w:type="spellEnd"/>
        <w:r w:rsidR="00510DBB" w:rsidRPr="00693162">
          <w:rPr>
            <w:rFonts w:ascii="Times New Roman" w:hAnsi="Times New Roman" w:cs="Times New Roman"/>
            <w:sz w:val="23"/>
            <w:szCs w:val="23"/>
          </w:rPr>
          <w:t>, inflores</w:t>
        </w:r>
        <w:r w:rsidR="00510DBB">
          <w:rPr>
            <w:rFonts w:ascii="Times New Roman" w:hAnsi="Times New Roman" w:cs="Times New Roman"/>
            <w:sz w:val="23"/>
            <w:szCs w:val="23"/>
          </w:rPr>
          <w:t xml:space="preserve">cence held away from vegetation. </w:t>
        </w:r>
      </w:ins>
      <w:del w:id="160" w:author="Phillip Klahs" w:date="2018-10-11T15:58:00Z">
        <w:r w:rsidR="00A12314" w:rsidRPr="00693162" w:rsidDel="00510DBB">
          <w:rPr>
            <w:rFonts w:ascii="Times New Roman" w:hAnsi="Times New Roman" w:cs="Times New Roman"/>
            <w:sz w:val="23"/>
            <w:szCs w:val="23"/>
          </w:rPr>
          <w:delText xml:space="preserve"> </w:delText>
        </w:r>
      </w:del>
      <w:r w:rsidR="005952B8">
        <w:rPr>
          <w:rFonts w:ascii="Times New Roman" w:hAnsi="Times New Roman" w:cs="Times New Roman"/>
          <w:sz w:val="23"/>
          <w:szCs w:val="23"/>
        </w:rPr>
        <w:t xml:space="preserve">a </w:t>
      </w:r>
      <w:r w:rsidR="00A12314" w:rsidRPr="00693162">
        <w:rPr>
          <w:rFonts w:ascii="Times New Roman" w:hAnsi="Times New Roman" w:cs="Times New Roman"/>
          <w:sz w:val="23"/>
          <w:szCs w:val="23"/>
        </w:rPr>
        <w:t xml:space="preserve">high </w:t>
      </w:r>
      <w:proofErr w:type="spellStart"/>
      <w:r w:rsidR="00A12314" w:rsidRPr="00693162">
        <w:rPr>
          <w:rFonts w:ascii="Times New Roman" w:hAnsi="Times New Roman" w:cs="Times New Roman"/>
          <w:sz w:val="23"/>
          <w:szCs w:val="23"/>
        </w:rPr>
        <w:t>pollen:ovule</w:t>
      </w:r>
      <w:proofErr w:type="spellEnd"/>
      <w:r w:rsidR="00A12314" w:rsidRPr="00693162">
        <w:rPr>
          <w:rFonts w:ascii="Times New Roman" w:hAnsi="Times New Roman" w:cs="Times New Roman"/>
          <w:sz w:val="23"/>
          <w:szCs w:val="23"/>
        </w:rPr>
        <w:t xml:space="preserve"> ratio, </w:t>
      </w:r>
      <w:r w:rsidR="005952B8">
        <w:rPr>
          <w:rFonts w:ascii="Times New Roman" w:hAnsi="Times New Roman" w:cs="Times New Roman"/>
          <w:sz w:val="23"/>
          <w:szCs w:val="23"/>
        </w:rPr>
        <w:t xml:space="preserve">pollen grains with a </w:t>
      </w:r>
      <w:r w:rsidR="00A12314" w:rsidRPr="00693162">
        <w:rPr>
          <w:rFonts w:ascii="Times New Roman" w:hAnsi="Times New Roman" w:cs="Times New Roman"/>
          <w:sz w:val="23"/>
          <w:szCs w:val="23"/>
        </w:rPr>
        <w:t>10-50</w:t>
      </w:r>
      <w:ins w:id="161" w:author="Phillip Klahs" w:date="2018-10-11T15:54:00Z">
        <w:r w:rsidR="00510DBB">
          <w:rPr>
            <w:rFonts w:ascii="Times New Roman" w:hAnsi="Times New Roman" w:cs="Times New Roman"/>
            <w:sz w:val="23"/>
            <w:szCs w:val="23"/>
          </w:rPr>
          <w:t xml:space="preserve"> µ</w:t>
        </w:r>
      </w:ins>
      <w:del w:id="162" w:author="Phillip Klahs" w:date="2018-10-11T15:54:00Z">
        <w:r w:rsidR="00A12314" w:rsidRPr="00693162" w:rsidDel="00510DBB">
          <w:rPr>
            <w:rFonts w:ascii="Times New Roman" w:hAnsi="Times New Roman" w:cs="Times New Roman"/>
            <w:sz w:val="23"/>
            <w:szCs w:val="23"/>
          </w:rPr>
          <w:delText>u</w:delText>
        </w:r>
      </w:del>
      <w:r w:rsidR="00A12314" w:rsidRPr="00693162">
        <w:rPr>
          <w:rFonts w:ascii="Times New Roman" w:hAnsi="Times New Roman" w:cs="Times New Roman"/>
          <w:sz w:val="23"/>
          <w:szCs w:val="23"/>
        </w:rPr>
        <w:t xml:space="preserve">m diameter, </w:t>
      </w:r>
      <w:del w:id="163" w:author="Phillip Klahs" w:date="2018-10-11T15:55:00Z">
        <w:r w:rsidR="00A12314" w:rsidRPr="00693162" w:rsidDel="00510DBB">
          <w:rPr>
            <w:rFonts w:ascii="Times New Roman" w:hAnsi="Times New Roman" w:cs="Times New Roman"/>
            <w:sz w:val="23"/>
            <w:szCs w:val="23"/>
          </w:rPr>
          <w:delText xml:space="preserve">pollen with </w:delText>
        </w:r>
      </w:del>
      <w:r w:rsidR="00A12314" w:rsidRPr="00693162">
        <w:rPr>
          <w:rFonts w:ascii="Times New Roman" w:hAnsi="Times New Roman" w:cs="Times New Roman"/>
          <w:sz w:val="23"/>
          <w:szCs w:val="23"/>
        </w:rPr>
        <w:t>slow terminal velocities</w:t>
      </w:r>
      <w:ins w:id="164" w:author="Phillip Klahs" w:date="2018-10-11T15:55:00Z">
        <w:r w:rsidR="00510DBB">
          <w:rPr>
            <w:rFonts w:ascii="Times New Roman" w:hAnsi="Times New Roman" w:cs="Times New Roman"/>
            <w:sz w:val="23"/>
            <w:szCs w:val="23"/>
          </w:rPr>
          <w:t xml:space="preserve"> of</w:t>
        </w:r>
      </w:ins>
      <w:r w:rsidR="00A12314" w:rsidRPr="00693162">
        <w:rPr>
          <w:rFonts w:ascii="Times New Roman" w:hAnsi="Times New Roman" w:cs="Times New Roman"/>
          <w:sz w:val="23"/>
          <w:szCs w:val="23"/>
        </w:rPr>
        <w:t xml:space="preserve"> 2 – 6 cm/s </w:t>
      </w:r>
      <w:commentRangeStart w:id="165"/>
      <w:r w:rsidR="00A12314" w:rsidRPr="00693162">
        <w:rPr>
          <w:rFonts w:ascii="Times New Roman" w:hAnsi="Times New Roman" w:cs="Times New Roman"/>
          <w:sz w:val="23"/>
          <w:szCs w:val="23"/>
        </w:rPr>
        <w:t xml:space="preserve">(Adams et al. 1981), </w:t>
      </w:r>
      <w:commentRangeEnd w:id="165"/>
      <w:r w:rsidR="00510DBB">
        <w:rPr>
          <w:rStyle w:val="CommentReference"/>
          <w:rFonts w:ascii="Times New Roman" w:eastAsiaTheme="minorHAnsi" w:hAnsi="Times New Roman"/>
        </w:rPr>
        <w:commentReference w:id="165"/>
      </w:r>
      <w:del w:id="166" w:author="Phillip Klahs" w:date="2018-10-11T15:55:00Z">
        <w:r w:rsidR="00A12314" w:rsidRPr="00693162" w:rsidDel="00510DBB">
          <w:rPr>
            <w:rFonts w:ascii="Times New Roman" w:hAnsi="Times New Roman" w:cs="Times New Roman"/>
            <w:sz w:val="23"/>
            <w:szCs w:val="23"/>
          </w:rPr>
          <w:delText xml:space="preserve">pollen </w:delText>
        </w:r>
        <w:r w:rsidR="005952B8" w:rsidDel="00510DBB">
          <w:rPr>
            <w:rFonts w:ascii="Times New Roman" w:hAnsi="Times New Roman" w:cs="Times New Roman"/>
            <w:sz w:val="23"/>
            <w:szCs w:val="23"/>
          </w:rPr>
          <w:delText xml:space="preserve">with a </w:delText>
        </w:r>
      </w:del>
      <w:r w:rsidR="005952B8">
        <w:rPr>
          <w:rFonts w:ascii="Times New Roman" w:hAnsi="Times New Roman" w:cs="Times New Roman"/>
          <w:sz w:val="23"/>
          <w:szCs w:val="23"/>
        </w:rPr>
        <w:t xml:space="preserve">smooth </w:t>
      </w:r>
      <w:r w:rsidR="00A12314" w:rsidRPr="00693162">
        <w:rPr>
          <w:rFonts w:ascii="Times New Roman" w:hAnsi="Times New Roman" w:cs="Times New Roman"/>
          <w:sz w:val="23"/>
          <w:szCs w:val="23"/>
        </w:rPr>
        <w:t>surface,</w:t>
      </w:r>
      <w:r w:rsidR="005952B8">
        <w:rPr>
          <w:rFonts w:ascii="Times New Roman" w:hAnsi="Times New Roman" w:cs="Times New Roman"/>
          <w:sz w:val="23"/>
          <w:szCs w:val="23"/>
        </w:rPr>
        <w:t xml:space="preserve"> </w:t>
      </w:r>
      <w:del w:id="167" w:author="Phillip Klahs" w:date="2018-10-11T15:56:00Z">
        <w:r w:rsidR="005952B8" w:rsidDel="00510DBB">
          <w:rPr>
            <w:rFonts w:ascii="Times New Roman" w:hAnsi="Times New Roman" w:cs="Times New Roman"/>
            <w:sz w:val="23"/>
            <w:szCs w:val="23"/>
          </w:rPr>
          <w:delText>pollen with</w:delText>
        </w:r>
        <w:r w:rsidR="00A12314" w:rsidRPr="00693162" w:rsidDel="00510DBB">
          <w:rPr>
            <w:rFonts w:ascii="Times New Roman" w:hAnsi="Times New Roman" w:cs="Times New Roman"/>
            <w:sz w:val="23"/>
            <w:szCs w:val="23"/>
          </w:rPr>
          <w:delText xml:space="preserve"> </w:delText>
        </w:r>
      </w:del>
      <w:r w:rsidR="00A12314" w:rsidRPr="00693162">
        <w:rPr>
          <w:rFonts w:ascii="Times New Roman" w:hAnsi="Times New Roman" w:cs="Times New Roman"/>
          <w:sz w:val="23"/>
          <w:szCs w:val="23"/>
        </w:rPr>
        <w:t>few and circular</w:t>
      </w:r>
      <w:ins w:id="168" w:author="Phillip Klahs" w:date="2018-10-11T15:56:00Z">
        <w:r w:rsidR="00510DBB">
          <w:rPr>
            <w:rFonts w:ascii="Times New Roman" w:hAnsi="Times New Roman" w:cs="Times New Roman"/>
            <w:sz w:val="23"/>
            <w:szCs w:val="23"/>
          </w:rPr>
          <w:t xml:space="preserve"> </w:t>
        </w:r>
        <w:proofErr w:type="spellStart"/>
        <w:r w:rsidR="00510DBB">
          <w:rPr>
            <w:rFonts w:ascii="Times New Roman" w:hAnsi="Times New Roman" w:cs="Times New Roman"/>
            <w:sz w:val="23"/>
            <w:szCs w:val="23"/>
          </w:rPr>
          <w:t>anulate</w:t>
        </w:r>
      </w:ins>
      <w:proofErr w:type="spellEnd"/>
      <w:r w:rsidR="00A12314" w:rsidRPr="00693162">
        <w:rPr>
          <w:rFonts w:ascii="Times New Roman" w:hAnsi="Times New Roman" w:cs="Times New Roman"/>
          <w:sz w:val="23"/>
          <w:szCs w:val="23"/>
        </w:rPr>
        <w:t xml:space="preserve"> apertures</w:t>
      </w:r>
      <w:del w:id="169" w:author="Phillip Klahs" w:date="2018-10-11T15:56:00Z">
        <w:r w:rsidR="00A12314" w:rsidRPr="00693162" w:rsidDel="00510DBB">
          <w:rPr>
            <w:rFonts w:ascii="Times New Roman" w:hAnsi="Times New Roman" w:cs="Times New Roman"/>
            <w:sz w:val="23"/>
            <w:szCs w:val="23"/>
          </w:rPr>
          <w:delText>, long stamen filaments</w:delText>
        </w:r>
      </w:del>
      <w:r w:rsidR="00A12314" w:rsidRPr="00693162">
        <w:rPr>
          <w:rFonts w:ascii="Times New Roman" w:hAnsi="Times New Roman" w:cs="Times New Roman"/>
          <w:sz w:val="23"/>
          <w:szCs w:val="23"/>
        </w:rPr>
        <w:t xml:space="preserve">, </w:t>
      </w:r>
      <w:del w:id="170" w:author="Phillip Klahs" w:date="2018-10-11T15:57:00Z">
        <w:r w:rsidR="00A12314" w:rsidRPr="00693162" w:rsidDel="00510DBB">
          <w:rPr>
            <w:rFonts w:ascii="Times New Roman" w:hAnsi="Times New Roman" w:cs="Times New Roman"/>
            <w:sz w:val="23"/>
            <w:szCs w:val="23"/>
          </w:rPr>
          <w:delText xml:space="preserve">absent or reduced nectaries fragrance perianth, inflorescence held away from vegetation, </w:delText>
        </w:r>
      </w:del>
      <w:r w:rsidR="00A12314" w:rsidRPr="00693162">
        <w:rPr>
          <w:rFonts w:ascii="Times New Roman" w:hAnsi="Times New Roman" w:cs="Times New Roman"/>
          <w:sz w:val="23"/>
          <w:szCs w:val="23"/>
        </w:rPr>
        <w:t>low to moderate optimum wind speed habitat, low humidity habitat, infrequent precipitation habitat, open surrounding vegetation habitat, moderate to high plant density. (</w:t>
      </w:r>
      <w:proofErr w:type="gramStart"/>
      <w:r w:rsidR="00A12314" w:rsidRPr="00693162">
        <w:rPr>
          <w:rFonts w:ascii="Times New Roman" w:hAnsi="Times New Roman" w:cs="Times New Roman"/>
          <w:sz w:val="23"/>
          <w:szCs w:val="23"/>
        </w:rPr>
        <w:t>see</w:t>
      </w:r>
      <w:proofErr w:type="gramEnd"/>
      <w:r w:rsidR="00A12314" w:rsidRPr="00693162">
        <w:rPr>
          <w:rFonts w:ascii="Times New Roman" w:hAnsi="Times New Roman" w:cs="Times New Roman"/>
          <w:sz w:val="23"/>
          <w:szCs w:val="23"/>
        </w:rPr>
        <w:t xml:space="preserve"> </w:t>
      </w:r>
      <w:proofErr w:type="spellStart"/>
      <w:r w:rsidR="00A12314" w:rsidRPr="00693162">
        <w:rPr>
          <w:rFonts w:ascii="Times New Roman" w:hAnsi="Times New Roman" w:cs="Times New Roman"/>
          <w:sz w:val="23"/>
          <w:szCs w:val="23"/>
        </w:rPr>
        <w:t>bickel</w:t>
      </w:r>
      <w:proofErr w:type="spellEnd"/>
      <w:r w:rsidR="00A12314" w:rsidRPr="00693162">
        <w:rPr>
          <w:rFonts w:ascii="Times New Roman" w:hAnsi="Times New Roman" w:cs="Times New Roman"/>
          <w:sz w:val="23"/>
          <w:szCs w:val="23"/>
        </w:rPr>
        <w:t xml:space="preserve"> and freeman 1993 for plant geometry)</w:t>
      </w:r>
      <w:ins w:id="171" w:author="Phillip Klahs" w:date="2018-10-11T15:34:00Z">
        <w:r>
          <w:rPr>
            <w:rFonts w:ascii="Times New Roman" w:hAnsi="Times New Roman" w:cs="Times New Roman"/>
            <w:sz w:val="23"/>
            <w:szCs w:val="23"/>
          </w:rPr>
          <w:t xml:space="preserve">. Despite these hardships anemophily is still working. </w:t>
        </w:r>
      </w:ins>
    </w:p>
    <w:p w14:paraId="2B86B09B" w14:textId="69320768" w:rsidR="00583294" w:rsidRDefault="00583294" w:rsidP="003C4A87">
      <w:pPr>
        <w:autoSpaceDE w:val="0"/>
        <w:autoSpaceDN w:val="0"/>
        <w:adjustRightInd w:val="0"/>
        <w:rPr>
          <w:ins w:id="172" w:author="Phillip Klahs" w:date="2018-10-11T15:22:00Z"/>
          <w:rFonts w:ascii="Times New Roman" w:hAnsi="Times New Roman" w:cs="Times New Roman"/>
          <w:sz w:val="23"/>
          <w:szCs w:val="23"/>
        </w:rPr>
      </w:pPr>
    </w:p>
    <w:p w14:paraId="3F5301DA" w14:textId="6E7ADAEA" w:rsidR="00583294" w:rsidRDefault="00583294" w:rsidP="00583294">
      <w:pPr>
        <w:autoSpaceDE w:val="0"/>
        <w:autoSpaceDN w:val="0"/>
        <w:adjustRightInd w:val="0"/>
        <w:rPr>
          <w:ins w:id="173" w:author="Phillip Klahs" w:date="2018-10-11T14:38:00Z"/>
          <w:rFonts w:ascii="Times New Roman" w:hAnsi="Times New Roman" w:cs="Times New Roman"/>
          <w:sz w:val="23"/>
          <w:szCs w:val="23"/>
        </w:rPr>
      </w:pPr>
      <w:moveToRangeStart w:id="174" w:author="Phillip Klahs" w:date="2018-10-11T15:22:00Z" w:name="move527034668"/>
      <w:moveTo w:id="175" w:author="Phillip Klahs" w:date="2018-10-11T15:22:00Z">
        <w:r>
          <w:rPr>
            <w:rFonts w:ascii="Times New Roman" w:hAnsi="Times New Roman" w:cs="Times New Roman"/>
            <w:sz w:val="23"/>
            <w:szCs w:val="23"/>
          </w:rPr>
          <w:t>We currently have the capacity to make an important stride by testing the relationship between this successfully efficient spikelet shape and aerodynamic function.</w:t>
        </w:r>
      </w:moveTo>
      <w:moveToRangeEnd w:id="174"/>
    </w:p>
    <w:p w14:paraId="224D1B33" w14:textId="031945CD" w:rsidR="003318AC" w:rsidRDefault="003318AC" w:rsidP="003C4A87">
      <w:pPr>
        <w:autoSpaceDE w:val="0"/>
        <w:autoSpaceDN w:val="0"/>
        <w:adjustRightInd w:val="0"/>
        <w:rPr>
          <w:ins w:id="176" w:author="Phillip Klahs" w:date="2018-10-11T14:38:00Z"/>
          <w:rFonts w:ascii="Times New Roman" w:hAnsi="Times New Roman" w:cs="Times New Roman"/>
          <w:sz w:val="23"/>
          <w:szCs w:val="23"/>
        </w:rPr>
      </w:pPr>
    </w:p>
    <w:p w14:paraId="002AEABA" w14:textId="77777777" w:rsidR="003318AC" w:rsidRDefault="003318AC" w:rsidP="003318AC">
      <w:pPr>
        <w:pStyle w:val="NoSpacing"/>
        <w:rPr>
          <w:ins w:id="177" w:author="Phillip Klahs" w:date="2018-10-11T14:38:00Z"/>
        </w:rPr>
      </w:pPr>
      <w:ins w:id="178" w:author="Phillip Klahs" w:date="2018-10-11T14:38:00Z">
        <w:r>
          <w:t xml:space="preserve">Pollen in the Poaceae is </w:t>
        </w:r>
        <w:proofErr w:type="spellStart"/>
        <w:r>
          <w:t>monoporate</w:t>
        </w:r>
        <w:proofErr w:type="spellEnd"/>
        <w:r>
          <w:t xml:space="preserve"> (having one pore) and </w:t>
        </w:r>
        <w:proofErr w:type="spellStart"/>
        <w:r>
          <w:t>annulate</w:t>
        </w:r>
        <w:proofErr w:type="spellEnd"/>
        <w:r>
          <w:t xml:space="preserve"> (bearing an annulus, or thickened ring around the pore) (Fig. 1a). Under standard light microscopy, the </w:t>
        </w:r>
        <w:proofErr w:type="spellStart"/>
        <w:r>
          <w:t>exine</w:t>
        </w:r>
        <w:proofErr w:type="spellEnd"/>
        <w:r>
          <w:t xml:space="preserve"> (outer surface) of the pollen grain appears </w:t>
        </w:r>
        <w:proofErr w:type="spellStart"/>
        <w:r>
          <w:t>psilate</w:t>
        </w:r>
        <w:proofErr w:type="spellEnd"/>
        <w:r>
          <w:t xml:space="preserve"> (smooth) or nearly so; at Scanning Electron Microscopy (SEM) magnifications, the </w:t>
        </w:r>
        <w:proofErr w:type="spellStart"/>
        <w:r>
          <w:t>exine</w:t>
        </w:r>
        <w:proofErr w:type="spellEnd"/>
        <w:r>
          <w:t xml:space="preserve"> may appear </w:t>
        </w:r>
        <w:proofErr w:type="spellStart"/>
        <w:r>
          <w:t>psilate</w:t>
        </w:r>
        <w:proofErr w:type="spellEnd"/>
        <w:r>
          <w:t xml:space="preserve">, or </w:t>
        </w:r>
        <w:proofErr w:type="spellStart"/>
        <w:r>
          <w:t>spinulose</w:t>
        </w:r>
        <w:proofErr w:type="spellEnd"/>
        <w:r>
          <w:t xml:space="preserve"> (</w:t>
        </w:r>
        <w:proofErr w:type="spellStart"/>
        <w:r>
          <w:t>spined</w:t>
        </w:r>
        <w:proofErr w:type="spellEnd"/>
        <w:r>
          <w:t xml:space="preserve">) or </w:t>
        </w:r>
        <w:proofErr w:type="spellStart"/>
        <w:r>
          <w:t>scabrate</w:t>
        </w:r>
        <w:proofErr w:type="spellEnd"/>
        <w:r>
          <w:t xml:space="preserve"> (elements of any shape less than 1</w:t>
        </w:r>
        <w:r>
          <w:rPr>
            <w:rFonts w:cstheme="minorHAnsi"/>
          </w:rPr>
          <w:t>µ</w:t>
        </w:r>
        <w:r>
          <w:t xml:space="preserve">m in any direction) sculpturing may be evident </w:t>
        </w:r>
        <w:r>
          <w:fldChar w:fldCharType="begin" w:fldLock="1"/>
        </w:r>
        <w:r>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id" : "ITEM-2", "itemData" : { "author" : [ { "dropping-particle" : "", "family" : "Christensen", "given" : "Jon E.", "non-dropping-particle" : "", "parse-names" : false, "suffix" : "" }, { "dropping-particle" : "", "family" : "Harry T. Horner Jr.", "given" : "", "non-dropping-particle" : "", "parse-names" : false, "suffix" : "" }, { "dropping-particle" : "", "family" : "Lersten", "given" : "Nels R.", "non-dropping-particle" : "", "parse-names" : false, "suffix" : "" } ], "container-title" : "American Journal of Botany", "id" : "ITEM-2", "issue" : "1", "issued" : { "date-parts" : [ [ "1972" ] ] }, "page" : "43-58", "title" : "Pollen wall and tapetal orbicular wall development in Sorghum bicolor", "type" : "article-journal", "volume" : "59" }, "uris" : [ "http://www.mendeley.com/documents/?uuid=b3cc5b72-11f9-468c-a300-015983a9c6fe" ] }, { "id" : "ITEM-3", "itemData" : { "DOI" : "10.1093/botlinnean/box073/4627972", "author" : [ { "dropping-particle" : "", "family" : "D\u00f3rea", "given" : "Marcos Da Costa", "non-dropping-particle" : "", "parse-names" : false, "suffix" : "" }, { "dropping-particle" : "", "family" : "Oliveira, Reyjane Patricia Banks", "given" : "Hannah", "non-dropping-particle" : "de", "parse-names" : false, "suffix" : "" }, { "dropping-particle" : "Dos", "family" : "Santos", "given" : "Francisco de Assis Ribeiro", "non-dropping-particle" : "", "parse-names" : false, "suffix" : "" } ], "container-title" : "Botanical Journal of the Linnean Society", "id" : "ITEM-3", "issue" : "4", "issued" : { "date-parts" : [ [ "2017" ] ] }, "page" : "1-30", "title" : "Sculptural elements on the ectexine surface of Poaceae pollen from Neotropical forests : patterns and implications for taxonomic and evolutionary studies in this family", "type" : "article-journal", "volume" : "185" }, "uris" : [ "http://www.mendeley.com/documents/?uuid=5ce72a0b-d1a4-40ca-8028-6c6303d56f49" ] }, { "id" : "ITEM-4", "itemData" : { "DOI" : "10.1080/00173139809362647", "ISBN" : "0017313980936", "ISSN" : "16512049", "abstract" : "Pollen morphological studies of 19 species of Oryza (Poaceae) were carried out using LM and SEM. Eleven exine surface patterns are distinguished at x 20,000 magnification under SEM. These are categorised into three basic types: granulose, spinulose and insular. O. brachyantha- a genomically unrelated species, and two species (O. granulata and O. meyeriana) comprising the O. meyeriana complex have spinulose exine surfaces. The O. ridleyi complex which also contains two species (O. longiglumis and O. ridleyi) is characterised by a granulose exine pattern. In the O. officinalis complex and the O. sativa complex, both granulose and insular exine patterns have been observed in different species. The largest pollen grains occur in the O. sativa complex, which contains both cultivated species and their wild relatives.", "author" : [ { "dropping-particle" : "", "family" : "Chaturvedi", "given" : "M.", "non-dropping-particle" : "", "parse-names" : false, "suffix" : "" }, { "dropping-particle" : "", "family" : "Datta", "given" : "K.", "non-dropping-particle" : "", "parse-names" : false, "suffix" : "" }, { "dropping-particle" : "", "family" : "Nair", "given" : "P. K.K.", "non-dropping-particle" : "", "parse-names" : false, "suffix" : "" } ], "container-title" : "Grana", "id" : "ITEM-4", "issue" : "2", "issued" : { "date-parts" : [ [ "1998" ] ] }, "page" : "79-86", "title" : "Pollen morphology of Oryza (Poaceae)", "type" : "article-journal", "volume" : "37" }, "uris" : [ "http://www.mendeley.com/documents/?uuid=406304d5-5c8d-4213-af24-0f2dd502ee50" ] }, { "id" : "ITEM-5", "itemData" : { "DOI" : "10.1007/s40415-018-0454-z", "ISBN" : "0123456789", "ISSN" : "1806-9959", "author" : [ { "dropping-particle" : "", "family" : "D\u00f3rea", "given" : "M.C.", "non-dropping-particle" : "", "parse-names" : false, "suffix" : "" }, { "dropping-particle" : "", "family" : "Santos", "given" : "D.W.J.", "non-dropping-particle" : "", "parse-names" : false, "suffix" : "" }, { "dropping-particle" : "", "family" : "Oliveira", "given" : "R.P.", "non-dropping-particle" : "", "parse-names" : false, "suffix" : "" }, { "dropping-particle" : "", "family" : "Funch", "given" : "L.S.", "non-dropping-particle" : "", "parse-names" : false, "suffix" : "" }, { "dropping-particle" : "", "family" : "Santos", "given" : "F.A.R.", "non-dropping-particle" : "", "parse-names" : false, "suffix" : "" } ], "container-title" : "Brazilian Journal of Botany", "id" : "ITEM-5", "issue" : "2", "issued" : { "date-parts" : [ [ "2018" ] ] }, "page" : "425-434", "publisher" : "Springer International Publishing", "title" : "Reproductive traits related to anemophily and insect visitors in two species of Poaceae from the Brazilian Atlantic rainforest", "type" : "article-journal", "volume" : "41" }, "uris" : [ "http://www.mendeley.com/documents/?uuid=f01d7239-31bc-4a53-b4e4-4a728db9a9d6" ] } ], "mendeley" : { "formattedCitation" : "(Christensen et al., 1972; Zavada, 1983; Chaturvedi et al., 1998; D\u00f3rea et al., 2017, 2018)", "plainTextFormattedCitation" : "(Christensen et al., 1972; Zavada, 1983; Chaturvedi et al., 1998; D\u00f3rea et al., 2017, 2018)", "previouslyFormattedCitation" : "(Christensen et al., 1972; Zavada, 1983; Chaturvedi et al., 1998; D\u00f3rea et al., 2017, 2018)" }, "properties" : { "noteIndex" : 0 }, "schema" : "https://github.com/citation-style-language/schema/raw/master/csl-citation.json" }</w:instrText>
        </w:r>
        <w:r>
          <w:fldChar w:fldCharType="separate"/>
        </w:r>
        <w:r w:rsidRPr="00EF6B83">
          <w:rPr>
            <w:noProof/>
          </w:rPr>
          <w:t>(Christensen et al., 1972; Zavada, 1983; Chaturvedi et al., 1998; Dórea et al., 2017, 2018)</w:t>
        </w:r>
        <w:r>
          <w:fldChar w:fldCharType="end"/>
        </w:r>
        <w:r>
          <w:t xml:space="preserve">. The pollen wall bears a thick </w:t>
        </w:r>
        <w:proofErr w:type="spellStart"/>
        <w:r>
          <w:t>footlayer</w:t>
        </w:r>
        <w:proofErr w:type="spellEnd"/>
        <w:r>
          <w:t xml:space="preserve"> (blue and purple bands in Fig 1b, c), and is </w:t>
        </w:r>
        <w:proofErr w:type="spellStart"/>
        <w:r>
          <w:t>tectate</w:t>
        </w:r>
        <w:proofErr w:type="spellEnd"/>
        <w:r>
          <w:t xml:space="preserve">-columellate (Fig 1b,c) </w:t>
        </w:r>
        <w:r>
          <w:fldChar w:fldCharType="begin" w:fldLock="1"/>
        </w:r>
        <w:r>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plainTextFormattedCitation" : "(Zavada, 1983)", "previouslyFormattedCitation" : "(Zavada, 1983)" }, "properties" : { "noteIndex" : 0 }, "schema" : "https://github.com/citation-style-language/schema/raw/master/csl-citation.json" }</w:instrText>
        </w:r>
        <w:r>
          <w:fldChar w:fldCharType="separate"/>
        </w:r>
        <w:r w:rsidRPr="00B37F1E">
          <w:rPr>
            <w:noProof/>
          </w:rPr>
          <w:t>(Zavada, 1983)</w:t>
        </w:r>
        <w:r>
          <w:fldChar w:fldCharType="end"/>
        </w:r>
        <w:r>
          <w:t xml:space="preserve">. The single pore is generally </w:t>
        </w:r>
        <w:proofErr w:type="spellStart"/>
        <w:r>
          <w:t>operculate</w:t>
        </w:r>
        <w:proofErr w:type="spellEnd"/>
        <w:r>
          <w:t xml:space="preserve"> (having a </w:t>
        </w:r>
        <w:proofErr w:type="spellStart"/>
        <w:r>
          <w:t>sexine</w:t>
        </w:r>
        <w:proofErr w:type="spellEnd"/>
        <w:r>
          <w:t xml:space="preserve"> </w:t>
        </w:r>
        <w:proofErr w:type="spellStart"/>
        <w:r>
          <w:t>ectexine</w:t>
        </w:r>
        <w:proofErr w:type="spellEnd"/>
        <w:r>
          <w:t xml:space="preserve"> structure (Fig 1d right) covering part of the aperture, and which is isolated from the rest of the </w:t>
        </w:r>
        <w:proofErr w:type="spellStart"/>
        <w:r>
          <w:t>sexine</w:t>
        </w:r>
        <w:proofErr w:type="spellEnd"/>
        <w:r>
          <w:t xml:space="preserve"> (Fig. 1d).</w:t>
        </w:r>
      </w:ins>
    </w:p>
    <w:p w14:paraId="097BA10A" w14:textId="77777777" w:rsidR="003318AC" w:rsidRDefault="003318AC" w:rsidP="003318AC">
      <w:pPr>
        <w:pStyle w:val="NoSpacing"/>
        <w:rPr>
          <w:ins w:id="179" w:author="Phillip Klahs" w:date="2018-10-11T14:38:00Z"/>
        </w:rPr>
      </w:pPr>
    </w:p>
    <w:p w14:paraId="66DDAA57" w14:textId="77777777" w:rsidR="003318AC" w:rsidRDefault="003318AC" w:rsidP="003318AC">
      <w:pPr>
        <w:pStyle w:val="NoSpacing"/>
        <w:keepNext/>
        <w:rPr>
          <w:ins w:id="180" w:author="Phillip Klahs" w:date="2018-10-11T14:38:00Z"/>
        </w:rPr>
      </w:pPr>
      <w:ins w:id="181" w:author="Phillip Klahs" w:date="2018-10-11T14:38:00Z">
        <w:r>
          <w:rPr>
            <w:noProof/>
          </w:rPr>
          <w:drawing>
            <wp:inline distT="0" distB="0" distL="0" distR="0" wp14:anchorId="21074413" wp14:editId="2ECB4D0B">
              <wp:extent cx="5943600" cy="98032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980322"/>
                      </a:xfrm>
                      <a:prstGeom prst="rect">
                        <a:avLst/>
                      </a:prstGeom>
                      <a:noFill/>
                      <a:ln>
                        <a:noFill/>
                      </a:ln>
                    </pic:spPr>
                  </pic:pic>
                </a:graphicData>
              </a:graphic>
            </wp:inline>
          </w:drawing>
        </w:r>
      </w:ins>
    </w:p>
    <w:p w14:paraId="60DCAC2D" w14:textId="77777777" w:rsidR="003318AC" w:rsidRDefault="003318AC" w:rsidP="003318AC">
      <w:pPr>
        <w:pStyle w:val="Caption"/>
        <w:rPr>
          <w:ins w:id="182" w:author="Phillip Klahs" w:date="2018-10-11T14:38:00Z"/>
        </w:rPr>
      </w:pPr>
      <w:ins w:id="183" w:author="Phillip Klahs" w:date="2018-10-11T14:38:00Z">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rPr>
            <w:noProof/>
          </w:rPr>
          <w:t>: Key structures in a Poaceae pollen grain. In each of the following figures, dark orange highlights the structure being defined. a:</w:t>
        </w:r>
        <w:r>
          <w:t xml:space="preserve"> Annulus, b:</w:t>
        </w:r>
        <w:r w:rsidRPr="00D9034D">
          <w:t xml:space="preserve"> </w:t>
        </w:r>
        <w:r>
          <w:t xml:space="preserve">Tectum, c: </w:t>
        </w:r>
        <w:proofErr w:type="spellStart"/>
        <w:r>
          <w:t>Columellum</w:t>
        </w:r>
        <w:proofErr w:type="spellEnd"/>
        <w:r>
          <w:t xml:space="preserve">, d: Operculum. </w:t>
        </w:r>
        <w:proofErr w:type="spellStart"/>
        <w:r>
          <w:t>Sexine</w:t>
        </w:r>
        <w:proofErr w:type="spellEnd"/>
        <w:r>
          <w:t xml:space="preserve"> shown in yellow in all but b. Cross-section in a right, b, c, and d far right. Polar view in a left and d left and center. R</w:t>
        </w:r>
        <w:r w:rsidRPr="00D9034D">
          <w:t>edrawn from</w:t>
        </w:r>
        <w:r>
          <w:t xml:space="preserve"> </w:t>
        </w:r>
        <w:r w:rsidRPr="00D9034D">
          <w:rPr>
            <w:i w:val="0"/>
          </w:rPr>
          <w:fldChar w:fldCharType="begin" w:fldLock="1"/>
        </w:r>
        <w:r>
          <w:instrText>ADDIN CSL_CITATION { "citationItems" : [ { "id" : "ITEM-1", "itemData" : { "DOI" : "10.1016/j.revpalbo.2006.06.008", "ISBN" : "0034-6667", "ISSN" : "00346667", "abstract" : "The glossary of pollen and spore terminology was first presented to the international palynological community as the final outcome of the Working Group on Palynological Terminology at the 8th International Palynological Congress in Aix-en-Provence in 1992. It became widely accepted as reference guide for palynologists to assist in the preparation of accurate and consistent descriptions of their material. It also serves as a practical source of information for non-specialists who wish to understand the meaning of the large number of existing palynological terms. The history of the glossary began in 1972 at the 3rd IPC at Novosibirsk when the working group on palynology was established. Throughout its history the project has been a collaborative effort with contributions from many palynologists, representing all branches of the discipline. Only through this long and elaborate procedure, with input from many people, it has been possible to produce the glossary. The entries are arranged alphabetically and are accompanied by simple schematic illustrations where appropriate. These contain the minimum amount of information needed to explain the feature. Moreover, to simplify the recognition of pollen and spore wall layers, colours have been used to indicate the corresponding layers. The first edition had 547 terms of which 339 have been accepted and recommended for use. In the second edition, a further 41 terms have been added with their appropriate illustrations. Of these, 10 have been accepted and 31 rejected for a variety of reasons. Where necessary, illustrations have been revised. An extensive list of consulted literature has been added. \u00a9 2007 Elsevier B.V. All rights reserved.", "author" : [ { "dropping-particle" : "", "family" : "Punt", "given" : "W.", "non-dropping-particle" : "", "parse-names" : false, "suffix" : "" }, { "dropping-particle" : "", "family" : "Hoen", "given" : "P. P.", "non-dropping-particle" : "", "parse-names" : false, "suffix" : "" }, { "dropping-particle" : "", "family" : "Blackmore", "given" : "S.", "non-dropping-particle" : "", "parse-names" : false, "suffix" : "" }, { "dropping-particle" : "", "family" : "Nilsson", "given" : "S.", "non-dropping-particle" : "", "parse-names" : false, "suffix" : "" }, { "dropping-particle" : "", "family" : "Thomas", "given" : "A.", "non-dropping-particle" : "Le", "parse-names" : false, "suffix" : "" } ], "container-title" : "Review of Palaeobotany and Palynology", "id" : "ITEM-1", "issue" : "1-2", "issued" : { "date-parts" : [ [ "2007" ] ] }, "page" : "1-81", "title" : "Glossary of pollen and spore terminology", "type" : "article-journal", "volume" : "143" }, "uris" : [ "http://www.mendeley.com/documents/?uuid=fc308b7f-aa26-4ae7-88ed-f7a645824dda" ] } ], "mendeley" : { "formattedCitation" : "(Punt et al., 2007)", "manualFormatting" : "Punt et al. (2007)", "plainTextFormattedCitation" : "(Punt et al., 2007)", "previouslyFormattedCitation" : "(Punt et al., 2007)" }, "properties" : { "noteIndex" : 0 }, "schema" : "https://github.com/citation-style-language/schema/raw/master/csl-citation.json" }</w:instrText>
        </w:r>
        <w:r w:rsidRPr="00D9034D">
          <w:rPr>
            <w:i w:val="0"/>
          </w:rPr>
          <w:fldChar w:fldCharType="separate"/>
        </w:r>
        <w:r w:rsidRPr="00D9034D">
          <w:rPr>
            <w:noProof/>
          </w:rPr>
          <w:t>Punt et al. (2007)</w:t>
        </w:r>
        <w:r w:rsidRPr="00D9034D">
          <w:rPr>
            <w:i w:val="0"/>
          </w:rPr>
          <w:fldChar w:fldCharType="end"/>
        </w:r>
      </w:ins>
    </w:p>
    <w:p w14:paraId="0CC63070" w14:textId="77777777" w:rsidR="003318AC" w:rsidRDefault="003318AC" w:rsidP="003318AC">
      <w:pPr>
        <w:pStyle w:val="NoSpacing"/>
        <w:rPr>
          <w:ins w:id="184" w:author="Phillip Klahs" w:date="2018-10-11T14:38:00Z"/>
        </w:rPr>
      </w:pPr>
      <w:ins w:id="185" w:author="Phillip Klahs" w:date="2018-10-11T14:38:00Z">
        <w:r>
          <w:t>Intra-</w:t>
        </w:r>
        <w:proofErr w:type="spellStart"/>
        <w:r>
          <w:t>exinous</w:t>
        </w:r>
        <w:proofErr w:type="spellEnd"/>
        <w:r>
          <w:t xml:space="preserve"> channels are often noted in studies of grass pollen micromorphology (Fig 2) </w:t>
        </w:r>
        <w:r>
          <w:fldChar w:fldCharType="begin" w:fldLock="1"/>
        </w:r>
        <w:r>
          <w:instrText>ADDIN CSL_CITATION { "citationItems" : [ { "id" : "ITEM-1", "itemData" : { "author" : [ { "dropping-particle" : "", "family" : "Christensen", "given" : "Jon E.", "non-dropping-particle" : "", "parse-names" : false, "suffix" : "" }, { "dropping-particle" : "", "family" : "Horner", "given" : "Harry T.", "non-dropping-particle" : "", "parse-names" : false, "suffix" : "" } ], "container-title" : "American Journal of Botany", "id" : "ITEM-1", "issue" : "6", "issued" : { "date-parts" : [ [ "1974" ] ] }, "page" : "604-623", "title" : "Pollen pore development and its spatial orientation during microsporogenesis in the grass Sorghum bicolor", "type" : "article-journal", "volume" : "61" }, "uris" : [ "http://www.mendeley.com/documents/?uuid=1ab62923-7da6-4cbf-b9f0-92c4809e7be7" ] }, { "id" : "ITEM-2", "itemData" : { "author" : [ { "dropping-particle" : "", "family" : "Christensen", "given" : "Jon E.", "non-dropping-particle" : "", "parse-names" : false, "suffix" : "" }, { "dropping-particle" : "", "family" : "Harry T. Horner Jr.", "given" : "", "non-dropping-particle" : "", "parse-names" : false, "suffix" : "" }, { "dropping-particle" : "", "family" : "Lersten", "given" : "Nels R.", "non-dropping-particle" : "", "parse-names" : false, "suffix" : "" } ], "container-title" : "American Journal of Botany", "id" : "ITEM-2", "issue" : "1", "issued" : { "date-parts" : [ [ "1972" ] ] }, "page" : "43-58", "title" : "Pollen wall and tapetal orbicular wall development in Sorghum bicolor", "type" : "article-journal", "volume" : "59" }, "uris" : [ "http://www.mendeley.com/documents/?uuid=b3cc5b72-11f9-468c-a300-015983a9c6fe" ] } ], "mendeley" : { "formattedCitation" : "(Christensen et al., 1972; Christensen and Horner, 1974)", "plainTextFormattedCitation" : "(Christensen et al., 1972; Christensen and Horner, 1974)", "previouslyFormattedCitation" : "(Christensen et al., 1972; Christensen and Horner, 1974)" }, "properties" : { "noteIndex" : 0 }, "schema" : "https://github.com/citation-style-language/schema/raw/master/csl-citation.json" }</w:instrText>
        </w:r>
        <w:r>
          <w:fldChar w:fldCharType="separate"/>
        </w:r>
        <w:r w:rsidRPr="00042E02">
          <w:rPr>
            <w:noProof/>
          </w:rPr>
          <w:t>(Christensen et al., 1972; Christensen and Horner, 1974)</w:t>
        </w:r>
        <w:r>
          <w:fldChar w:fldCharType="end"/>
        </w:r>
        <w:r>
          <w:t xml:space="preserve"> or visible in Transmission Electron Microscopy (TEM) plates without being mentioned by the authors </w:t>
        </w:r>
        <w:r>
          <w:fldChar w:fldCharType="begin" w:fldLock="1"/>
        </w:r>
        <w:r>
          <w:instrText>ADDIN CSL_CITATION { "citationItems" : [ { "id" : "ITEM-1", "itemData" : { "DOI" : "10.1080/00173130410000776", "ISSN" : "00173134", "abstract" :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Liu", "given" : "Qing", "non-dropping-particle" : "", "parse-names" : false, "suffix" : "" }, { "dropping-particle" : "", "family" : "Zhao", "given" : "Nan Xian", "non-dropping-particle" : "", "parse-names" : false, "suffix" : "" }, { "dropping-particle" : "", "family" : "Hao", "given" : "Gang", "non-dropping-particle" : "", "parse-names" : false, "suffix" : "" } ], "container-title" : "Grana", "id" : "ITEM-1", "issue" : "4", "issued" : { "date-parts" : [ [ "2004" ] ] }, "page" : "238-248", "title" : "Pollen morphology of the Chloridoideae (Gramineae)", "type" : "article-journal", "volume" : "43" }, "uris" : [ "http://www.mendeley.com/documents/?uuid=289b4b96-7e23-4678-9ae1-a7fd26f9e490" ] } ], "mendeley" : { "formattedCitation" : "(Liu et al., 2004)", "manualFormatting" : "(c.f., Liu et al., 2004)", "plainTextFormattedCitation" : "(Liu et al., 2004)", "previouslyFormattedCitation" : "(Liu et al., 2004)" }, "properties" : { "noteIndex" : 0 }, "schema" : "https://github.com/citation-style-language/schema/raw/master/csl-citation.json" }</w:instrText>
        </w:r>
        <w:r>
          <w:fldChar w:fldCharType="separate"/>
        </w:r>
        <w:r w:rsidRPr="00E96583">
          <w:rPr>
            <w:noProof/>
          </w:rPr>
          <w:t>(</w:t>
        </w:r>
        <w:r>
          <w:rPr>
            <w:noProof/>
          </w:rPr>
          <w:t xml:space="preserve">c.f., </w:t>
        </w:r>
        <w:r w:rsidRPr="00E96583">
          <w:rPr>
            <w:noProof/>
          </w:rPr>
          <w:t>Liu et al., 2004)</w:t>
        </w:r>
        <w:r>
          <w:fldChar w:fldCharType="end"/>
        </w:r>
        <w:r>
          <w:t xml:space="preserve">. </w:t>
        </w:r>
      </w:ins>
    </w:p>
    <w:p w14:paraId="2A3CF65B" w14:textId="77777777" w:rsidR="003318AC" w:rsidRDefault="003318AC" w:rsidP="003318AC">
      <w:pPr>
        <w:pStyle w:val="NoSpacing"/>
        <w:rPr>
          <w:ins w:id="186" w:author="Phillip Klahs" w:date="2018-10-11T14:38:00Z"/>
        </w:rPr>
      </w:pPr>
      <w:ins w:id="187" w:author="Phillip Klahs" w:date="2018-10-11T14:38:00Z">
        <w:r>
          <w:rPr>
            <w:noProof/>
          </w:rPr>
          <w:lastRenderedPageBreak/>
          <w:drawing>
            <wp:inline distT="0" distB="0" distL="0" distR="0" wp14:anchorId="4857650E" wp14:editId="5BCC9D8E">
              <wp:extent cx="3695389" cy="256032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8BC67DB.tmp"/>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95389" cy="2560320"/>
                      </a:xfrm>
                      <a:prstGeom prst="rect">
                        <a:avLst/>
                      </a:prstGeom>
                    </pic:spPr>
                  </pic:pic>
                </a:graphicData>
              </a:graphic>
            </wp:inline>
          </w:drawing>
        </w:r>
      </w:ins>
    </w:p>
    <w:p w14:paraId="7FC3C756" w14:textId="77777777" w:rsidR="003318AC" w:rsidRDefault="003318AC" w:rsidP="003318AC">
      <w:pPr>
        <w:pStyle w:val="Caption"/>
        <w:ind w:right="3510"/>
        <w:rPr>
          <w:ins w:id="188" w:author="Phillip Klahs" w:date="2018-10-11T14:38:00Z"/>
        </w:rPr>
      </w:pPr>
      <w:ins w:id="189" w:author="Phillip Klahs" w:date="2018-10-11T14:38:00Z">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TEM image of mature grass pollen grain against anther wall. Intra-</w:t>
        </w:r>
        <w:proofErr w:type="spellStart"/>
        <w:r>
          <w:t>exinous</w:t>
        </w:r>
        <w:proofErr w:type="spellEnd"/>
        <w:r>
          <w:t xml:space="preserve"> channels are visible running perpendicular to </w:t>
        </w:r>
        <w:proofErr w:type="spellStart"/>
        <w:r>
          <w:t>exine</w:t>
        </w:r>
        <w:proofErr w:type="spellEnd"/>
        <w:r>
          <w:t xml:space="preserve"> axis (E) and above </w:t>
        </w:r>
        <w:proofErr w:type="spellStart"/>
        <w:r>
          <w:t>cavea</w:t>
        </w:r>
        <w:proofErr w:type="spellEnd"/>
        <w:r>
          <w:t xml:space="preserve"> (C). Image from </w:t>
        </w:r>
        <w:r>
          <w:fldChar w:fldCharType="begin" w:fldLock="1"/>
        </w:r>
        <w:r>
          <w:instrText>ADDIN CSL_CITATION { "citationItems" : [ { "id" : "ITEM-1", "itemData" : { "author" : [ { "dropping-particle" : "", "family" : "Christensen", "given" : "Jon E.", "non-dropping-particle" : "", "parse-names" : false, "suffix" : "" }, { "dropping-particle" : "", "family" : "Horner", "given" : "Harry T.", "non-dropping-particle" : "", "parse-names" : false, "suffix" : "" } ], "container-title" : "American Journal of Botany", "id" : "ITEM-1", "issue" : "6", "issued" : { "date-parts" : [ [ "1974" ] ] }, "page" : "604-623", "title" : "Pollen pore development and its spatial orientation during microsporogenesis in the grass Sorghum bicolor", "type" : "article-journal", "volume" : "61" }, "uris" : [ "http://www.mendeley.com/documents/?uuid=1ab62923-7da6-4cbf-b9f0-92c4809e7be7" ] } ], "mendeley" : { "formattedCitation" : "(Christensen and Horner, 1974)", "manualFormatting" : "Christensen and Horner (1974)", "plainTextFormattedCitation" : "(Christensen and Horner, 1974)", "previouslyFormattedCitation" : "(Christensen and Horner, 1974)" }, "properties" : { "noteIndex" : 0 }, "schema" : "https://github.com/citation-style-language/schema/raw/master/csl-citation.json" }</w:instrText>
        </w:r>
        <w:r>
          <w:fldChar w:fldCharType="separate"/>
        </w:r>
        <w:r w:rsidRPr="0066578C">
          <w:rPr>
            <w:i w:val="0"/>
            <w:noProof/>
          </w:rPr>
          <w:t xml:space="preserve">Christensen and Horner </w:t>
        </w:r>
        <w:r>
          <w:rPr>
            <w:i w:val="0"/>
            <w:noProof/>
          </w:rPr>
          <w:t>(</w:t>
        </w:r>
        <w:r w:rsidRPr="0066578C">
          <w:rPr>
            <w:i w:val="0"/>
            <w:noProof/>
          </w:rPr>
          <w:t>1974)</w:t>
        </w:r>
        <w:r>
          <w:fldChar w:fldCharType="end"/>
        </w:r>
        <w:r>
          <w:t>. Used with author permission.</w:t>
        </w:r>
      </w:ins>
    </w:p>
    <w:p w14:paraId="14C33CFC" w14:textId="77777777" w:rsidR="003318AC" w:rsidRDefault="003318AC" w:rsidP="003318AC">
      <w:pPr>
        <w:pStyle w:val="NoSpacing"/>
        <w:rPr>
          <w:ins w:id="190" w:author="Phillip Klahs" w:date="2018-10-11T14:38:00Z"/>
        </w:rPr>
      </w:pPr>
      <w:ins w:id="191" w:author="Phillip Klahs" w:date="2018-10-11T14:38:00Z">
        <w:r>
          <w:t>Intra-</w:t>
        </w:r>
        <w:proofErr w:type="spellStart"/>
        <w:r>
          <w:t>exinous</w:t>
        </w:r>
        <w:proofErr w:type="spellEnd"/>
        <w:r>
          <w:t xml:space="preserve"> channels are sometimes listed as a ubiquitous pollen characteristic in the Poaceae </w:t>
        </w:r>
        <w:r>
          <w:fldChar w:fldCharType="begin" w:fldLock="1"/>
        </w:r>
        <w:r>
          <w:instrText>ADDIN CSL_CITATION { "citationItems" : [ { "id" : "ITEM-1", "itemData" : { "DOI" : "10.1080/00173138509429917", "ISSN" : "16512049", "author" : [ { "dropping-particle" : "", "family" : "Linder", "given" : "H. P.", "non-dropping-particle" : "", "parse-names" : false, "suffix" : "" }, { "dropping-particle" : "", "family" : "Ferguson", "given" : "I. K.", "non-dropping-particle" : "", "parse-names" : false, "suffix" : "" } ], "container-title" : "Grana", "id" : "ITEM-1", "issue" : "2", "issued" : { "date-parts" : [ [ "1985" ] ] }, "page" : "65-76", "title" : "On the pollen morphology and phylogeny of the restionales and poales", "type" : "article-journal", "volume" : "24" }, "uris" : [ "http://www.mendeley.com/documents/?uuid=627e02d5-8bc3-4fd6-af7b-52bf630733e2" ] }, { "id" : "ITEM-2",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2",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Linder and Ferguson, 1985)", "plainTextFormattedCitation" : "(Zavada, 1983; Linder and Ferguson, 1985)", "previouslyFormattedCitation" : "(Zavada, 1983; Linder and Ferguson, 1985)" }, "properties" : { "noteIndex" : 0 }, "schema" : "https://github.com/citation-style-language/schema/raw/master/csl-citation.json" }</w:instrText>
        </w:r>
        <w:r>
          <w:fldChar w:fldCharType="separate"/>
        </w:r>
        <w:r w:rsidRPr="00457A65">
          <w:rPr>
            <w:noProof/>
          </w:rPr>
          <w:t>(Zavada, 1983; Linder and Ferguson, 1985)</w:t>
        </w:r>
        <w:r>
          <w:fldChar w:fldCharType="end"/>
        </w:r>
        <w:r>
          <w:t xml:space="preserve">, and while this appears likely, the claim demands explicit testing. We therefore propose to survey pollen </w:t>
        </w:r>
        <w:proofErr w:type="spellStart"/>
        <w:r>
          <w:t>exine</w:t>
        </w:r>
        <w:proofErr w:type="spellEnd"/>
        <w:r>
          <w:t xml:space="preserve"> structure across the twelve subfamilies of the Poaceae and compare it to the </w:t>
        </w:r>
        <w:proofErr w:type="spellStart"/>
        <w:r>
          <w:t>exines</w:t>
        </w:r>
        <w:proofErr w:type="spellEnd"/>
        <w:r>
          <w:t xml:space="preserve"> in pollen from their close relatives in the </w:t>
        </w:r>
        <w:proofErr w:type="spellStart"/>
        <w:r>
          <w:t>Graminid</w:t>
        </w:r>
        <w:proofErr w:type="spellEnd"/>
        <w:r>
          <w:t xml:space="preserve"> clad</w:t>
        </w:r>
        <w:r w:rsidRPr="00F214CC">
          <w:t>e:</w:t>
        </w:r>
        <w:r>
          <w:t xml:space="preserve"> </w:t>
        </w:r>
        <w:proofErr w:type="spellStart"/>
        <w:r>
          <w:t>Ecdeiocoleaceae</w:t>
        </w:r>
        <w:proofErr w:type="spellEnd"/>
        <w:r>
          <w:t xml:space="preserve">, </w:t>
        </w:r>
        <w:proofErr w:type="spellStart"/>
        <w:r>
          <w:t>Joinvilleaceae</w:t>
        </w:r>
        <w:proofErr w:type="spellEnd"/>
        <w:r>
          <w:t xml:space="preserve">, and </w:t>
        </w:r>
        <w:proofErr w:type="spellStart"/>
        <w:r w:rsidRPr="002E0B5E">
          <w:t>Flagellariaceae</w:t>
        </w:r>
        <w:proofErr w:type="spellEnd"/>
        <w:r>
          <w:t xml:space="preserve"> using TEM micrographs. Cyperaceae are excluded from this study, </w:t>
        </w:r>
        <w:r w:rsidRPr="00F214CC">
          <w:t>even though they also evolved peripheral pollen, as</w:t>
        </w:r>
        <w:r>
          <w:t xml:space="preserve"> the unique pollen structures in this group are not known or suspected to include intra-</w:t>
        </w:r>
        <w:proofErr w:type="spellStart"/>
        <w:r>
          <w:t>exinous</w:t>
        </w:r>
        <w:proofErr w:type="spellEnd"/>
        <w:r>
          <w:t xml:space="preserve"> channels (see </w:t>
        </w:r>
        <w:r>
          <w:fldChar w:fldCharType="begin" w:fldLock="1"/>
        </w:r>
        <w:r>
          <w:instrText>ADDIN CSL_CITATION { "citationItems" : [ { "id" : "ITEM-1", "itemData" : { "DOI" : "10.1080/00173130903566723", "ISBN" : "0017-3134", "ISSN" : "00173134", "abstract" : "Mature pollen usually has a conspicuously thick intine in the aperture regions, whereas in the interapertural area(s) the intine is thin. In Carex (and in other Cyperaceae with pseudomonads), usually five to six circular or elongated apertures (poroids) are present, one situated distally and the others equatorially. In the species studied here the situation is opposite: the apertures (poroids) are characterised by a very thin intine, whereas in the interapertural area(s) the intine is conspicuously thickened. A similar condition is only known for Vinca (Apocynaceae). A second unusual sporoderm feature in Carex relates to the foot layer. In the interapertural area(s) the foot layer is thin and discontinuous. The equatorial poroids exhibit a compact, thick and homogeneous foot layer, whereas the distal poroid is distinguished by an elaborated foot layer, structurally similar to a transfer-cell wall labyrinth. This unique elaborated foot layer in the distal poroid probably functions as a nutrimental passage between the tapetum and the maturing pollen. The pseudomonads are usually pear-shaped, sometimes spherical. Ornamenting elements are microechini, granules, and perforations, all sometimes placed on verrucae.", "author" : [ { "dropping-particle" : "", "family" : "Halbritter", "given" : "Heidemarie", "non-dropping-particle" : "", "parse-names" : false, "suffix" : "" }, { "dropping-particle" : "", "family" : "Weber", "given" : "Martina", "non-dropping-particle" : "", "parse-names" : false, "suffix" : "" }, { "dropping-particle" : "", "family" : "Hesse", "given" : "Michael", "non-dropping-particle" : "", "parse-names" : false, "suffix" : "" } ], "container-title" : "Grana", "id" : "ITEM-1", "issue" : "1", "issued" : { "date-parts" : [ [ "2010" ] ] }, "page" : "1-11", "title" : "Unique aperture stratification in Carex (Cyperaceae) pollen", "type" : "article-journal", "volume" : "49" }, "uris" : [ "http://www.mendeley.com/documents/?uuid=285f1842-815d-4640-a5eb-6d909b049fa6" ] } ], "mendeley" : { "formattedCitation" : "(Halbritter et al., 2010)", "manualFormatting" : "Halbritter et al., (2010)", "plainTextFormattedCitation" : "(Halbritter et al., 2010)", "previouslyFormattedCitation" : "(Halbritter et al., 2010)" }, "properties" : { "noteIndex" : 0 }, "schema" : "https://github.com/citation-style-language/schema/raw/master/csl-citation.json" }</w:instrText>
        </w:r>
        <w:r>
          <w:fldChar w:fldCharType="separate"/>
        </w:r>
        <w:r w:rsidRPr="00CB054A">
          <w:rPr>
            <w:noProof/>
          </w:rPr>
          <w:t xml:space="preserve">Halbritter et al., </w:t>
        </w:r>
        <w:r>
          <w:rPr>
            <w:noProof/>
          </w:rPr>
          <w:t>(</w:t>
        </w:r>
        <w:r w:rsidRPr="00CB054A">
          <w:rPr>
            <w:noProof/>
          </w:rPr>
          <w:t>2010)</w:t>
        </w:r>
        <w:r>
          <w:fldChar w:fldCharType="end"/>
        </w:r>
        <w:r>
          <w:t>).</w:t>
        </w:r>
      </w:ins>
    </w:p>
    <w:p w14:paraId="7B978DE1" w14:textId="77777777" w:rsidR="003318AC" w:rsidRPr="00693162" w:rsidRDefault="003318AC" w:rsidP="003C4A87">
      <w:pPr>
        <w:autoSpaceDE w:val="0"/>
        <w:autoSpaceDN w:val="0"/>
        <w:adjustRightInd w:val="0"/>
        <w:rPr>
          <w:rFonts w:ascii="Times New Roman" w:hAnsi="Times New Roman" w:cs="Times New Roman"/>
          <w:sz w:val="23"/>
          <w:szCs w:val="23"/>
        </w:rPr>
      </w:pPr>
    </w:p>
    <w:p w14:paraId="1E357411" w14:textId="77777777" w:rsidR="00261EAB" w:rsidRPr="00693162" w:rsidRDefault="00261EAB" w:rsidP="00333552">
      <w:pPr>
        <w:pStyle w:val="NoSpacing"/>
        <w:rPr>
          <w:rFonts w:ascii="Times New Roman" w:hAnsi="Times New Roman" w:cs="Times New Roman"/>
          <w:sz w:val="23"/>
          <w:szCs w:val="23"/>
        </w:rPr>
      </w:pPr>
    </w:p>
    <w:p w14:paraId="03B27E7B" w14:textId="77777777" w:rsidR="00261EAB" w:rsidRPr="00693162" w:rsidRDefault="00261EAB"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In addition to wind, pollen release, transport and deposition also depend on other abiotic factors such as humidity, rainfall and temperature.</w:t>
      </w:r>
    </w:p>
    <w:p w14:paraId="71AAE10A" w14:textId="77777777" w:rsidR="00261EAB" w:rsidRPr="00693162" w:rsidRDefault="00261EAB" w:rsidP="00333552">
      <w:pPr>
        <w:pStyle w:val="NoSpacing"/>
        <w:rPr>
          <w:rFonts w:ascii="Times New Roman" w:hAnsi="Times New Roman" w:cs="Times New Roman"/>
          <w:sz w:val="23"/>
          <w:szCs w:val="23"/>
        </w:rPr>
      </w:pPr>
    </w:p>
    <w:p w14:paraId="43882ADA" w14:textId="77777777" w:rsidR="00261EAB" w:rsidRPr="00693162" w:rsidRDefault="00533A75" w:rsidP="00333552">
      <w:pPr>
        <w:pStyle w:val="NoSpacing"/>
        <w:rPr>
          <w:rFonts w:ascii="Times New Roman" w:hAnsi="Times New Roman" w:cs="Times New Roman"/>
          <w:sz w:val="23"/>
          <w:szCs w:val="23"/>
        </w:rPr>
      </w:pPr>
      <w:r>
        <w:rPr>
          <w:rFonts w:ascii="Times New Roman" w:hAnsi="Times New Roman" w:cs="Times New Roman"/>
          <w:sz w:val="23"/>
          <w:szCs w:val="23"/>
        </w:rPr>
        <w:t xml:space="preserve">Anemophily in grasses. </w:t>
      </w:r>
      <w:r w:rsidR="00261EAB" w:rsidRPr="00693162">
        <w:rPr>
          <w:rFonts w:ascii="Times New Roman" w:hAnsi="Times New Roman" w:cs="Times New Roman"/>
          <w:sz w:val="23"/>
          <w:szCs w:val="23"/>
        </w:rPr>
        <w:t xml:space="preserve">Grass spikelet structure, </w:t>
      </w:r>
      <w:proofErr w:type="spellStart"/>
      <w:r w:rsidR="00261EAB" w:rsidRPr="00693162">
        <w:rPr>
          <w:rFonts w:ascii="Times New Roman" w:hAnsi="Times New Roman" w:cs="Times New Roman"/>
          <w:sz w:val="23"/>
          <w:szCs w:val="23"/>
        </w:rPr>
        <w:t>bracteate</w:t>
      </w:r>
      <w:proofErr w:type="spellEnd"/>
      <w:r w:rsidR="00261EAB" w:rsidRPr="00693162">
        <w:rPr>
          <w:rFonts w:ascii="Times New Roman" w:hAnsi="Times New Roman" w:cs="Times New Roman"/>
          <w:sz w:val="23"/>
          <w:szCs w:val="23"/>
        </w:rPr>
        <w:t xml:space="preserve">, reduced flowers, feathery stigmas, </w:t>
      </w:r>
      <w:proofErr w:type="gramStart"/>
      <w:r w:rsidR="00261EAB" w:rsidRPr="00693162">
        <w:rPr>
          <w:rFonts w:ascii="Times New Roman" w:hAnsi="Times New Roman" w:cs="Times New Roman"/>
          <w:sz w:val="23"/>
          <w:szCs w:val="23"/>
        </w:rPr>
        <w:t>versatile</w:t>
      </w:r>
      <w:proofErr w:type="gramEnd"/>
      <w:r w:rsidR="00261EAB" w:rsidRPr="00693162">
        <w:rPr>
          <w:rFonts w:ascii="Times New Roman" w:hAnsi="Times New Roman" w:cs="Times New Roman"/>
          <w:sz w:val="23"/>
          <w:szCs w:val="23"/>
        </w:rPr>
        <w:t xml:space="preserve"> anthers. Grass pollen development (peripheral pollen). Grass pollen (</w:t>
      </w:r>
      <w:proofErr w:type="spellStart"/>
      <w:r w:rsidR="00261EAB" w:rsidRPr="00693162">
        <w:rPr>
          <w:rFonts w:ascii="Times New Roman" w:hAnsi="Times New Roman" w:cs="Times New Roman"/>
          <w:sz w:val="23"/>
          <w:szCs w:val="23"/>
        </w:rPr>
        <w:t>uniporate</w:t>
      </w:r>
      <w:proofErr w:type="spellEnd"/>
      <w:r w:rsidR="00261EAB" w:rsidRPr="00693162">
        <w:rPr>
          <w:rFonts w:ascii="Times New Roman" w:hAnsi="Times New Roman" w:cs="Times New Roman"/>
          <w:sz w:val="23"/>
          <w:szCs w:val="23"/>
        </w:rPr>
        <w:t xml:space="preserve">, annulus, operculum, supposedly smooth walls, </w:t>
      </w:r>
      <w:proofErr w:type="spellStart"/>
      <w:proofErr w:type="gramStart"/>
      <w:r w:rsidR="00261EAB" w:rsidRPr="00693162">
        <w:rPr>
          <w:rFonts w:ascii="Times New Roman" w:hAnsi="Times New Roman" w:cs="Times New Roman"/>
          <w:sz w:val="23"/>
          <w:szCs w:val="23"/>
        </w:rPr>
        <w:t>microchannels</w:t>
      </w:r>
      <w:proofErr w:type="spellEnd"/>
      <w:proofErr w:type="gramEnd"/>
      <w:r w:rsidR="00261EAB" w:rsidRPr="00693162">
        <w:rPr>
          <w:rFonts w:ascii="Times New Roman" w:hAnsi="Times New Roman" w:cs="Times New Roman"/>
          <w:sz w:val="23"/>
          <w:szCs w:val="23"/>
        </w:rPr>
        <w:t xml:space="preserve"> as a potential </w:t>
      </w:r>
      <w:proofErr w:type="spellStart"/>
      <w:r w:rsidR="00261EAB" w:rsidRPr="00693162">
        <w:rPr>
          <w:rFonts w:ascii="Times New Roman" w:hAnsi="Times New Roman" w:cs="Times New Roman"/>
          <w:sz w:val="23"/>
          <w:szCs w:val="23"/>
        </w:rPr>
        <w:t>synapomorphy</w:t>
      </w:r>
      <w:proofErr w:type="spellEnd"/>
      <w:r w:rsidR="00261EAB" w:rsidRPr="00693162">
        <w:rPr>
          <w:rFonts w:ascii="Times New Roman" w:hAnsi="Times New Roman" w:cs="Times New Roman"/>
          <w:sz w:val="23"/>
          <w:szCs w:val="23"/>
        </w:rPr>
        <w:t>). Note similarities of Cyperaceae (</w:t>
      </w:r>
      <w:proofErr w:type="spellStart"/>
      <w:r w:rsidR="00261EAB" w:rsidRPr="00693162">
        <w:rPr>
          <w:rFonts w:ascii="Times New Roman" w:hAnsi="Times New Roman" w:cs="Times New Roman"/>
          <w:sz w:val="23"/>
          <w:szCs w:val="23"/>
        </w:rPr>
        <w:t>bracteate</w:t>
      </w:r>
      <w:proofErr w:type="spellEnd"/>
      <w:r w:rsidR="00261EAB" w:rsidRPr="00693162">
        <w:rPr>
          <w:rFonts w:ascii="Times New Roman" w:hAnsi="Times New Roman" w:cs="Times New Roman"/>
          <w:sz w:val="23"/>
          <w:szCs w:val="23"/>
        </w:rPr>
        <w:t xml:space="preserve"> spikelets, reduced flowers, independent evolution of peripheral pollen) but that these evolved independently.</w:t>
      </w:r>
      <w:r w:rsidR="00A12314" w:rsidRPr="00693162">
        <w:rPr>
          <w:rFonts w:ascii="Times New Roman" w:hAnsi="Times New Roman" w:cs="Times New Roman"/>
          <w:sz w:val="23"/>
          <w:szCs w:val="23"/>
        </w:rPr>
        <w:t xml:space="preserve"> [Does peripheral pollen occur in any other wind-pollinated angiosperms, or in any angiosperms?]</w:t>
      </w:r>
    </w:p>
    <w:p w14:paraId="59E0CE87" w14:textId="77777777" w:rsidR="006261A8" w:rsidRPr="00693162" w:rsidRDefault="006261A8" w:rsidP="00333552">
      <w:pPr>
        <w:pStyle w:val="NoSpacing"/>
        <w:rPr>
          <w:rFonts w:ascii="Times New Roman" w:hAnsi="Times New Roman" w:cs="Times New Roman"/>
          <w:sz w:val="23"/>
          <w:szCs w:val="23"/>
        </w:rPr>
      </w:pPr>
    </w:p>
    <w:p w14:paraId="205FE903" w14:textId="78497ECD" w:rsidR="006261A8" w:rsidRPr="00693162" w:rsidRDefault="006261A8"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However, insect visitation to grass inflorescences (and not just forest grasses) and those of a number of wind-pollinated plants have been documented. </w:t>
      </w:r>
      <w:proofErr w:type="spellStart"/>
      <w:r w:rsidRPr="00693162">
        <w:rPr>
          <w:rFonts w:ascii="Times New Roman" w:hAnsi="Times New Roman" w:cs="Times New Roman"/>
          <w:sz w:val="23"/>
          <w:szCs w:val="23"/>
        </w:rPr>
        <w:t>Ambophily</w:t>
      </w:r>
      <w:proofErr w:type="spellEnd"/>
      <w:r w:rsidRPr="00693162">
        <w:rPr>
          <w:rFonts w:ascii="Times New Roman" w:hAnsi="Times New Roman" w:cs="Times New Roman"/>
          <w:sz w:val="23"/>
          <w:szCs w:val="23"/>
        </w:rPr>
        <w:t xml:space="preserve"> vs. insect-assisted pollination.</w:t>
      </w:r>
      <w:r w:rsidR="00616C2D">
        <w:rPr>
          <w:rFonts w:ascii="Times New Roman" w:hAnsi="Times New Roman" w:cs="Times New Roman"/>
          <w:sz w:val="23"/>
          <w:szCs w:val="23"/>
        </w:rPr>
        <w:t xml:space="preserve"> We have included some of the </w:t>
      </w:r>
      <w:proofErr w:type="spellStart"/>
      <w:r w:rsidR="00616C2D">
        <w:rPr>
          <w:rFonts w:ascii="Times New Roman" w:hAnsi="Times New Roman" w:cs="Times New Roman"/>
          <w:sz w:val="23"/>
          <w:szCs w:val="23"/>
        </w:rPr>
        <w:t>ambophilous</w:t>
      </w:r>
      <w:proofErr w:type="spellEnd"/>
      <w:r w:rsidR="00616C2D">
        <w:rPr>
          <w:rFonts w:ascii="Times New Roman" w:hAnsi="Times New Roman" w:cs="Times New Roman"/>
          <w:sz w:val="23"/>
          <w:szCs w:val="23"/>
        </w:rPr>
        <w:t xml:space="preserve"> grasses to test if the CFD results fall outside the range of expected behavior.</w:t>
      </w:r>
    </w:p>
    <w:p w14:paraId="1A7AD502" w14:textId="77777777" w:rsidR="006261A8" w:rsidRPr="00693162" w:rsidRDefault="006261A8" w:rsidP="00333552">
      <w:pPr>
        <w:pStyle w:val="NoSpacing"/>
        <w:rPr>
          <w:rFonts w:ascii="Times New Roman" w:hAnsi="Times New Roman" w:cs="Times New Roman"/>
          <w:sz w:val="23"/>
          <w:szCs w:val="23"/>
        </w:rPr>
      </w:pPr>
    </w:p>
    <w:p w14:paraId="754A7B0D" w14:textId="77777777" w:rsidR="006261A8" w:rsidRPr="00693162" w:rsidRDefault="006261A8" w:rsidP="00333552">
      <w:pPr>
        <w:pStyle w:val="NoSpacing"/>
        <w:rPr>
          <w:rFonts w:ascii="Times New Roman" w:hAnsi="Times New Roman" w:cs="Times New Roman"/>
          <w:sz w:val="23"/>
          <w:szCs w:val="23"/>
        </w:rPr>
      </w:pPr>
    </w:p>
    <w:p w14:paraId="455F8CF2" w14:textId="77777777" w:rsidR="006261A8" w:rsidRPr="00693162" w:rsidRDefault="006261A8" w:rsidP="00333552">
      <w:pPr>
        <w:pStyle w:val="NoSpacing"/>
        <w:rPr>
          <w:rFonts w:ascii="Times New Roman" w:hAnsi="Times New Roman" w:cs="Times New Roman"/>
          <w:sz w:val="23"/>
          <w:szCs w:val="23"/>
        </w:rPr>
      </w:pPr>
    </w:p>
    <w:p w14:paraId="7DAEF70D" w14:textId="77777777" w:rsidR="00405B52" w:rsidRPr="00693162" w:rsidRDefault="00C62ED1" w:rsidP="00333552">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00405B52" w:rsidRPr="00693162">
        <w:rPr>
          <w:rFonts w:ascii="Times New Roman" w:hAnsi="Times New Roman" w:cs="Times New Roman"/>
          <w:sz w:val="23"/>
          <w:szCs w:val="23"/>
          <w:u w:val="single"/>
        </w:rPr>
        <w:t>Objectives</w:t>
      </w:r>
    </w:p>
    <w:p w14:paraId="3C48B771" w14:textId="77777777" w:rsidR="00405B52" w:rsidRPr="00693162" w:rsidRDefault="003A77CF"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ab/>
        <w:t xml:space="preserve">-to </w:t>
      </w:r>
      <w:r w:rsidR="001F7EAB" w:rsidRPr="00693162">
        <w:rPr>
          <w:rFonts w:ascii="Times New Roman" w:hAnsi="Times New Roman" w:cs="Times New Roman"/>
          <w:sz w:val="23"/>
          <w:szCs w:val="23"/>
        </w:rPr>
        <w:t>examine the evolution of grass spikelets in the context of adaptation to wind pollination</w:t>
      </w:r>
    </w:p>
    <w:p w14:paraId="4CB23E7F" w14:textId="1F5B42A9" w:rsidR="001F7EAB" w:rsidRPr="00693162" w:rsidRDefault="001F7EAB" w:rsidP="00333552">
      <w:pPr>
        <w:pStyle w:val="NoSpacing"/>
        <w:rPr>
          <w:rFonts w:ascii="Times New Roman" w:hAnsi="Times New Roman" w:cs="Times New Roman"/>
          <w:sz w:val="23"/>
          <w:szCs w:val="23"/>
        </w:rPr>
      </w:pPr>
      <w:r w:rsidRPr="00693162">
        <w:rPr>
          <w:rFonts w:ascii="Times New Roman" w:hAnsi="Times New Roman" w:cs="Times New Roman"/>
          <w:sz w:val="23"/>
          <w:szCs w:val="23"/>
        </w:rPr>
        <w:lastRenderedPageBreak/>
        <w:tab/>
        <w:t xml:space="preserve">-to examine the evolution of traits associated with </w:t>
      </w:r>
      <w:r w:rsidR="00EB400C">
        <w:rPr>
          <w:rFonts w:ascii="Times New Roman" w:hAnsi="Times New Roman" w:cs="Times New Roman"/>
          <w:sz w:val="23"/>
          <w:szCs w:val="23"/>
        </w:rPr>
        <w:t xml:space="preserve">air movement and </w:t>
      </w:r>
      <w:r w:rsidR="004C0BE6">
        <w:rPr>
          <w:rFonts w:ascii="Times New Roman" w:hAnsi="Times New Roman" w:cs="Times New Roman"/>
          <w:sz w:val="23"/>
          <w:szCs w:val="23"/>
        </w:rPr>
        <w:t xml:space="preserve">pollen </w:t>
      </w:r>
      <w:r w:rsidR="00EB400C">
        <w:rPr>
          <w:rFonts w:ascii="Times New Roman" w:hAnsi="Times New Roman" w:cs="Times New Roman"/>
          <w:sz w:val="23"/>
          <w:szCs w:val="23"/>
        </w:rPr>
        <w:t>capture</w:t>
      </w:r>
      <w:r w:rsidRPr="00693162">
        <w:rPr>
          <w:rFonts w:ascii="Times New Roman" w:hAnsi="Times New Roman" w:cs="Times New Roman"/>
          <w:sz w:val="23"/>
          <w:szCs w:val="23"/>
        </w:rPr>
        <w:t xml:space="preserve"> in the family in a phylogenetic context</w:t>
      </w:r>
    </w:p>
    <w:p w14:paraId="6D145CCF" w14:textId="77777777" w:rsidR="001F7EAB" w:rsidRPr="00693162" w:rsidRDefault="001F7EAB"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ab/>
        <w:t>-to examine the surface and ultrastructure of grass pollen in a phylogenetic framework</w:t>
      </w:r>
    </w:p>
    <w:p w14:paraId="413966C3" w14:textId="77777777" w:rsidR="00405B52" w:rsidRPr="00693162" w:rsidRDefault="00405B52" w:rsidP="00333552">
      <w:pPr>
        <w:pStyle w:val="NoSpacing"/>
        <w:rPr>
          <w:rFonts w:ascii="Times New Roman" w:hAnsi="Times New Roman" w:cs="Times New Roman"/>
          <w:sz w:val="23"/>
          <w:szCs w:val="23"/>
        </w:rPr>
      </w:pPr>
    </w:p>
    <w:p w14:paraId="52282087" w14:textId="77777777" w:rsidR="006261A8" w:rsidRPr="00693162" w:rsidRDefault="00C62ED1"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w:t>
      </w:r>
      <w:r w:rsidR="00405B52" w:rsidRPr="00693162">
        <w:rPr>
          <w:rFonts w:ascii="Times New Roman" w:hAnsi="Times New Roman" w:cs="Times New Roman"/>
          <w:sz w:val="23"/>
          <w:szCs w:val="23"/>
          <w:u w:val="single"/>
        </w:rPr>
        <w:t>Hypotheses</w:t>
      </w:r>
    </w:p>
    <w:p w14:paraId="6874C524" w14:textId="77777777" w:rsidR="00261EAB" w:rsidRPr="00693162" w:rsidRDefault="00261EAB" w:rsidP="00333552">
      <w:pPr>
        <w:pStyle w:val="NoSpacing"/>
        <w:rPr>
          <w:rFonts w:ascii="Times New Roman" w:hAnsi="Times New Roman" w:cs="Times New Roman"/>
          <w:sz w:val="23"/>
          <w:szCs w:val="23"/>
        </w:rPr>
      </w:pPr>
    </w:p>
    <w:p w14:paraId="62BBD7B5" w14:textId="77777777" w:rsidR="00261EAB" w:rsidRPr="00693162" w:rsidRDefault="00261EAB" w:rsidP="00333552">
      <w:pPr>
        <w:pStyle w:val="NoSpacing"/>
        <w:rPr>
          <w:rFonts w:ascii="Times New Roman" w:hAnsi="Times New Roman" w:cs="Times New Roman"/>
          <w:i/>
          <w:sz w:val="23"/>
          <w:szCs w:val="23"/>
        </w:rPr>
      </w:pPr>
      <w:r w:rsidRPr="00693162">
        <w:rPr>
          <w:rFonts w:ascii="Times New Roman" w:hAnsi="Times New Roman" w:cs="Times New Roman"/>
          <w:i/>
          <w:sz w:val="23"/>
          <w:szCs w:val="23"/>
        </w:rPr>
        <w:t>Spikelet/spikelet trait-related</w:t>
      </w:r>
    </w:p>
    <w:p w14:paraId="5B4F2E97" w14:textId="2D4DE905"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 xml:space="preserve">H0 </w:t>
      </w:r>
      <w:r w:rsidR="00EB400C">
        <w:rPr>
          <w:rFonts w:ascii="Times New Roman" w:hAnsi="Times New Roman" w:cs="Times New Roman"/>
          <w:sz w:val="23"/>
          <w:szCs w:val="23"/>
        </w:rPr>
        <w:t>A s</w:t>
      </w:r>
      <w:r w:rsidR="00EB400C" w:rsidRPr="00693162">
        <w:rPr>
          <w:rFonts w:ascii="Times New Roman" w:hAnsi="Times New Roman" w:cs="Times New Roman"/>
          <w:sz w:val="23"/>
          <w:szCs w:val="23"/>
        </w:rPr>
        <w:t xml:space="preserve">pikelet </w:t>
      </w:r>
      <w:r w:rsidRPr="00693162">
        <w:rPr>
          <w:rFonts w:ascii="Times New Roman" w:hAnsi="Times New Roman" w:cs="Times New Roman"/>
          <w:sz w:val="23"/>
          <w:szCs w:val="23"/>
        </w:rPr>
        <w:t>has the same pollen capture potential in all orientations</w:t>
      </w:r>
    </w:p>
    <w:p w14:paraId="07BB5005" w14:textId="77777777"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H1There are positions where pollen capture potential is greater than other positions</w:t>
      </w:r>
    </w:p>
    <w:p w14:paraId="37F97847" w14:textId="77777777" w:rsidR="00261EAB" w:rsidRPr="00693162" w:rsidRDefault="00261EAB" w:rsidP="00261EAB">
      <w:pPr>
        <w:rPr>
          <w:rFonts w:ascii="Times New Roman" w:hAnsi="Times New Roman" w:cs="Times New Roman"/>
          <w:sz w:val="23"/>
          <w:szCs w:val="23"/>
        </w:rPr>
      </w:pPr>
    </w:p>
    <w:p w14:paraId="788818ED" w14:textId="0C894450"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 xml:space="preserve">H0 </w:t>
      </w:r>
      <w:r w:rsidR="00EB400C">
        <w:rPr>
          <w:rFonts w:ascii="Times New Roman" w:hAnsi="Times New Roman" w:cs="Times New Roman"/>
          <w:sz w:val="23"/>
          <w:szCs w:val="23"/>
        </w:rPr>
        <w:t>A s</w:t>
      </w:r>
      <w:r w:rsidR="00EB400C" w:rsidRPr="00693162">
        <w:rPr>
          <w:rFonts w:ascii="Times New Roman" w:hAnsi="Times New Roman" w:cs="Times New Roman"/>
          <w:sz w:val="23"/>
          <w:szCs w:val="23"/>
        </w:rPr>
        <w:t xml:space="preserve">pikelet </w:t>
      </w:r>
      <w:r w:rsidRPr="00693162">
        <w:rPr>
          <w:rFonts w:ascii="Times New Roman" w:hAnsi="Times New Roman" w:cs="Times New Roman"/>
          <w:sz w:val="23"/>
          <w:szCs w:val="23"/>
        </w:rPr>
        <w:t>has the same pollen capture potential in all wind speeds</w:t>
      </w:r>
    </w:p>
    <w:p w14:paraId="183133D6" w14:textId="19B27B48"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 xml:space="preserve">H1 A range of wind speeds increases the chance </w:t>
      </w:r>
      <w:r w:rsidR="00EB400C">
        <w:rPr>
          <w:rFonts w:ascii="Times New Roman" w:hAnsi="Times New Roman" w:cs="Times New Roman"/>
          <w:sz w:val="23"/>
          <w:szCs w:val="23"/>
        </w:rPr>
        <w:t>of</w:t>
      </w:r>
      <w:r w:rsidR="00EB400C" w:rsidRPr="00693162">
        <w:rPr>
          <w:rFonts w:ascii="Times New Roman" w:hAnsi="Times New Roman" w:cs="Times New Roman"/>
          <w:sz w:val="23"/>
          <w:szCs w:val="23"/>
        </w:rPr>
        <w:t xml:space="preserve"> </w:t>
      </w:r>
      <w:r w:rsidRPr="00693162">
        <w:rPr>
          <w:rFonts w:ascii="Times New Roman" w:hAnsi="Times New Roman" w:cs="Times New Roman"/>
          <w:sz w:val="23"/>
          <w:szCs w:val="23"/>
        </w:rPr>
        <w:t>pollen capture</w:t>
      </w:r>
    </w:p>
    <w:p w14:paraId="329E5669" w14:textId="77777777" w:rsidR="00261EAB" w:rsidRPr="00693162" w:rsidRDefault="00261EAB" w:rsidP="00261EAB">
      <w:pPr>
        <w:rPr>
          <w:rFonts w:ascii="Times New Roman" w:hAnsi="Times New Roman" w:cs="Times New Roman"/>
          <w:sz w:val="23"/>
          <w:szCs w:val="23"/>
        </w:rPr>
      </w:pPr>
    </w:p>
    <w:p w14:paraId="7F65C06C" w14:textId="77777777"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 xml:space="preserve">H0 There is no correlation between habitat and pollen capture potential </w:t>
      </w:r>
    </w:p>
    <w:p w14:paraId="7D93FDF8" w14:textId="77777777" w:rsidR="00261EAB" w:rsidRPr="00693162" w:rsidRDefault="00261EAB" w:rsidP="00261EAB">
      <w:pPr>
        <w:rPr>
          <w:rFonts w:ascii="Times New Roman" w:hAnsi="Times New Roman" w:cs="Times New Roman"/>
          <w:sz w:val="23"/>
          <w:szCs w:val="23"/>
        </w:rPr>
      </w:pPr>
      <w:r w:rsidRPr="00693162">
        <w:rPr>
          <w:rFonts w:ascii="Times New Roman" w:hAnsi="Times New Roman" w:cs="Times New Roman"/>
          <w:sz w:val="23"/>
          <w:szCs w:val="23"/>
        </w:rPr>
        <w:t>H1 Spikelets differ in their aerodynamics (to a degree that influences pollination) that is specific to habitat, while also considering phylogenetic relatedness.</w:t>
      </w:r>
    </w:p>
    <w:p w14:paraId="31831459" w14:textId="77777777" w:rsidR="00261EAB" w:rsidRPr="00693162" w:rsidRDefault="00261EAB" w:rsidP="00333552">
      <w:pPr>
        <w:pStyle w:val="NoSpacing"/>
        <w:rPr>
          <w:rFonts w:ascii="Times New Roman" w:hAnsi="Times New Roman" w:cs="Times New Roman"/>
          <w:sz w:val="23"/>
          <w:szCs w:val="23"/>
        </w:rPr>
      </w:pPr>
    </w:p>
    <w:p w14:paraId="648E79E2" w14:textId="77777777" w:rsidR="00A12314" w:rsidRPr="00693162" w:rsidRDefault="00A12314" w:rsidP="00333552">
      <w:pPr>
        <w:pStyle w:val="NoSpacing"/>
        <w:rPr>
          <w:rFonts w:ascii="Times New Roman" w:hAnsi="Times New Roman" w:cs="Times New Roman"/>
          <w:sz w:val="23"/>
          <w:szCs w:val="23"/>
        </w:rPr>
      </w:pPr>
    </w:p>
    <w:p w14:paraId="48E6C8D0" w14:textId="77777777" w:rsidR="00A12314" w:rsidRPr="00693162" w:rsidRDefault="00A12314" w:rsidP="00333552">
      <w:pPr>
        <w:pStyle w:val="NoSpacing"/>
        <w:rPr>
          <w:rFonts w:ascii="Times New Roman" w:hAnsi="Times New Roman" w:cs="Times New Roman"/>
          <w:i/>
          <w:sz w:val="23"/>
          <w:szCs w:val="23"/>
        </w:rPr>
      </w:pPr>
      <w:r w:rsidRPr="00693162">
        <w:rPr>
          <w:rFonts w:ascii="Times New Roman" w:hAnsi="Times New Roman" w:cs="Times New Roman"/>
          <w:i/>
          <w:sz w:val="23"/>
          <w:szCs w:val="23"/>
        </w:rPr>
        <w:t>Pollen-related</w:t>
      </w:r>
    </w:p>
    <w:p w14:paraId="58B2BB1D" w14:textId="77777777" w:rsidR="00A12314" w:rsidRPr="00693162" w:rsidRDefault="00A12314"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H0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are not a </w:t>
      </w:r>
      <w:proofErr w:type="spellStart"/>
      <w:r w:rsidRPr="00693162">
        <w:rPr>
          <w:rFonts w:ascii="Times New Roman" w:hAnsi="Times New Roman" w:cs="Times New Roman"/>
          <w:sz w:val="23"/>
          <w:szCs w:val="23"/>
        </w:rPr>
        <w:t>synapomorphy</w:t>
      </w:r>
      <w:proofErr w:type="spellEnd"/>
      <w:r w:rsidRPr="00693162">
        <w:rPr>
          <w:rFonts w:ascii="Times New Roman" w:hAnsi="Times New Roman" w:cs="Times New Roman"/>
          <w:sz w:val="23"/>
          <w:szCs w:val="23"/>
        </w:rPr>
        <w:t xml:space="preserve"> of the Poaceae</w:t>
      </w:r>
    </w:p>
    <w:p w14:paraId="5BC1226C" w14:textId="77777777" w:rsidR="00A12314" w:rsidRPr="00693162" w:rsidRDefault="00A12314"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H1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are a </w:t>
      </w:r>
      <w:proofErr w:type="spellStart"/>
      <w:r w:rsidRPr="00693162">
        <w:rPr>
          <w:rFonts w:ascii="Times New Roman" w:hAnsi="Times New Roman" w:cs="Times New Roman"/>
          <w:sz w:val="23"/>
          <w:szCs w:val="23"/>
        </w:rPr>
        <w:t>synapomorphy</w:t>
      </w:r>
      <w:proofErr w:type="spellEnd"/>
      <w:r w:rsidRPr="00693162">
        <w:rPr>
          <w:rFonts w:ascii="Times New Roman" w:hAnsi="Times New Roman" w:cs="Times New Roman"/>
          <w:sz w:val="23"/>
          <w:szCs w:val="23"/>
        </w:rPr>
        <w:t xml:space="preserve"> of the Poaceae</w:t>
      </w:r>
    </w:p>
    <w:p w14:paraId="1B526FBD" w14:textId="77777777" w:rsidR="00333552" w:rsidRPr="00693162" w:rsidRDefault="00333552" w:rsidP="00333552">
      <w:pPr>
        <w:pStyle w:val="NoSpacing"/>
        <w:rPr>
          <w:rFonts w:ascii="Times New Roman" w:hAnsi="Times New Roman" w:cs="Times New Roman"/>
          <w:sz w:val="23"/>
          <w:szCs w:val="23"/>
        </w:rPr>
      </w:pPr>
    </w:p>
    <w:p w14:paraId="44956BB8" w14:textId="77777777" w:rsidR="00A12314" w:rsidRPr="00693162" w:rsidRDefault="00A12314"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H0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 presence and/or structure is not taxonomically significant at the subfamily level in the Poaceae</w:t>
      </w:r>
    </w:p>
    <w:p w14:paraId="33524551" w14:textId="77777777" w:rsidR="00A12314" w:rsidRPr="00693162" w:rsidRDefault="00A12314"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H1 </w:t>
      </w:r>
      <w:proofErr w:type="gramStart"/>
      <w:r w:rsidRPr="00693162">
        <w:rPr>
          <w:rFonts w:ascii="Times New Roman" w:hAnsi="Times New Roman" w:cs="Times New Roman"/>
          <w:sz w:val="23"/>
          <w:szCs w:val="23"/>
        </w:rPr>
        <w:t>The</w:t>
      </w:r>
      <w:proofErr w:type="gramEnd"/>
      <w:r w:rsidRPr="00693162">
        <w:rPr>
          <w:rFonts w:ascii="Times New Roman" w:hAnsi="Times New Roman" w:cs="Times New Roman"/>
          <w:sz w:val="23"/>
          <w:szCs w:val="23"/>
        </w:rPr>
        <w:t xml:space="preserve"> presence and/or structure of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is taxonomically significant at the subfamily level in the Poaceae</w:t>
      </w:r>
    </w:p>
    <w:p w14:paraId="7639F53C" w14:textId="77777777" w:rsidR="00A12314" w:rsidRPr="00693162" w:rsidRDefault="00A12314"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H2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are a </w:t>
      </w:r>
      <w:proofErr w:type="spellStart"/>
      <w:r w:rsidRPr="00693162">
        <w:rPr>
          <w:rFonts w:ascii="Times New Roman" w:hAnsi="Times New Roman" w:cs="Times New Roman"/>
          <w:sz w:val="23"/>
          <w:szCs w:val="23"/>
        </w:rPr>
        <w:t>synapomorphy</w:t>
      </w:r>
      <w:proofErr w:type="spellEnd"/>
      <w:r w:rsidRPr="00693162">
        <w:rPr>
          <w:rFonts w:ascii="Times New Roman" w:hAnsi="Times New Roman" w:cs="Times New Roman"/>
          <w:sz w:val="23"/>
          <w:szCs w:val="23"/>
        </w:rPr>
        <w:t xml:space="preserve"> of the BOP + PACMAD clade</w:t>
      </w:r>
    </w:p>
    <w:p w14:paraId="28820392" w14:textId="77777777" w:rsidR="00A12314" w:rsidRPr="00693162" w:rsidRDefault="00A12314" w:rsidP="00A12314">
      <w:pPr>
        <w:pStyle w:val="NoSpacing"/>
        <w:rPr>
          <w:rFonts w:ascii="Times New Roman" w:hAnsi="Times New Roman" w:cs="Times New Roman"/>
          <w:sz w:val="23"/>
          <w:szCs w:val="23"/>
        </w:rPr>
      </w:pPr>
    </w:p>
    <w:p w14:paraId="1ECFCCC9" w14:textId="77777777" w:rsidR="001F7EAB" w:rsidRPr="00693162" w:rsidRDefault="001F7EAB"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H0 </w:t>
      </w:r>
      <w:proofErr w:type="gramStart"/>
      <w:r w:rsidRPr="00693162">
        <w:rPr>
          <w:rFonts w:ascii="Times New Roman" w:hAnsi="Times New Roman" w:cs="Times New Roman"/>
          <w:sz w:val="23"/>
          <w:szCs w:val="23"/>
        </w:rPr>
        <w:t>The</w:t>
      </w:r>
      <w:proofErr w:type="gramEnd"/>
      <w:r w:rsidRPr="00693162">
        <w:rPr>
          <w:rFonts w:ascii="Times New Roman" w:hAnsi="Times New Roman" w:cs="Times New Roman"/>
          <w:sz w:val="23"/>
          <w:szCs w:val="23"/>
        </w:rPr>
        <w:t xml:space="preserve"> presence of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does not correlate with habitat (forest-associated vs. grassland)</w:t>
      </w:r>
    </w:p>
    <w:p w14:paraId="24EFFF35" w14:textId="77777777" w:rsidR="001F7EAB" w:rsidRPr="00693162" w:rsidRDefault="001F7EAB"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H1 </w:t>
      </w:r>
      <w:proofErr w:type="gramStart"/>
      <w:r w:rsidRPr="00693162">
        <w:rPr>
          <w:rFonts w:ascii="Times New Roman" w:hAnsi="Times New Roman" w:cs="Times New Roman"/>
          <w:sz w:val="23"/>
          <w:szCs w:val="23"/>
        </w:rPr>
        <w:t>The</w:t>
      </w:r>
      <w:proofErr w:type="gramEnd"/>
      <w:r w:rsidRPr="00693162">
        <w:rPr>
          <w:rFonts w:ascii="Times New Roman" w:hAnsi="Times New Roman" w:cs="Times New Roman"/>
          <w:sz w:val="23"/>
          <w:szCs w:val="23"/>
        </w:rPr>
        <w:t xml:space="preserve"> occurrence of intra-</w:t>
      </w:r>
      <w:proofErr w:type="spellStart"/>
      <w:r w:rsidRPr="00693162">
        <w:rPr>
          <w:rFonts w:ascii="Times New Roman" w:hAnsi="Times New Roman" w:cs="Times New Roman"/>
          <w:sz w:val="23"/>
          <w:szCs w:val="23"/>
        </w:rPr>
        <w:t>exinous</w:t>
      </w:r>
      <w:proofErr w:type="spellEnd"/>
      <w:r w:rsidRPr="00693162">
        <w:rPr>
          <w:rFonts w:ascii="Times New Roman" w:hAnsi="Times New Roman" w:cs="Times New Roman"/>
          <w:sz w:val="23"/>
          <w:szCs w:val="23"/>
        </w:rPr>
        <w:t xml:space="preserve"> channels differs between forest-associated taxa and grassland taxa</w:t>
      </w:r>
    </w:p>
    <w:p w14:paraId="261E52F9" w14:textId="77777777" w:rsidR="001F7EAB" w:rsidRPr="00693162" w:rsidRDefault="001F7EAB" w:rsidP="00A12314">
      <w:pPr>
        <w:pStyle w:val="NoSpacing"/>
        <w:rPr>
          <w:rFonts w:ascii="Times New Roman" w:hAnsi="Times New Roman" w:cs="Times New Roman"/>
          <w:sz w:val="23"/>
          <w:szCs w:val="23"/>
        </w:rPr>
      </w:pPr>
      <w:r w:rsidRPr="00693162">
        <w:rPr>
          <w:rFonts w:ascii="Times New Roman" w:hAnsi="Times New Roman" w:cs="Times New Roman"/>
          <w:sz w:val="23"/>
          <w:szCs w:val="23"/>
        </w:rPr>
        <w:t>[</w:t>
      </w:r>
      <w:proofErr w:type="gramStart"/>
      <w:r w:rsidRPr="00693162">
        <w:rPr>
          <w:rFonts w:ascii="Times New Roman" w:hAnsi="Times New Roman" w:cs="Times New Roman"/>
          <w:sz w:val="23"/>
          <w:szCs w:val="23"/>
        </w:rPr>
        <w:t>might</w:t>
      </w:r>
      <w:proofErr w:type="gramEnd"/>
      <w:r w:rsidRPr="00693162">
        <w:rPr>
          <w:rFonts w:ascii="Times New Roman" w:hAnsi="Times New Roman" w:cs="Times New Roman"/>
          <w:sz w:val="23"/>
          <w:szCs w:val="23"/>
        </w:rPr>
        <w:t xml:space="preserve"> need to modify depending on what the literature search shows]</w:t>
      </w:r>
    </w:p>
    <w:p w14:paraId="7461CF34" w14:textId="77777777" w:rsidR="00A12314" w:rsidRPr="00693162" w:rsidRDefault="00A12314" w:rsidP="00A12314">
      <w:pPr>
        <w:pStyle w:val="NoSpacing"/>
        <w:rPr>
          <w:rFonts w:ascii="Times New Roman" w:hAnsi="Times New Roman" w:cs="Times New Roman"/>
          <w:sz w:val="23"/>
          <w:szCs w:val="23"/>
        </w:rPr>
      </w:pPr>
    </w:p>
    <w:p w14:paraId="6756F94C" w14:textId="77777777" w:rsidR="00333552" w:rsidRPr="00693162" w:rsidRDefault="00333552" w:rsidP="00333552">
      <w:pPr>
        <w:pStyle w:val="NoSpacing"/>
        <w:rPr>
          <w:rFonts w:ascii="Times New Roman" w:hAnsi="Times New Roman" w:cs="Times New Roman"/>
          <w:b/>
          <w:sz w:val="23"/>
          <w:szCs w:val="23"/>
        </w:rPr>
      </w:pPr>
      <w:r w:rsidRPr="00693162">
        <w:rPr>
          <w:rFonts w:ascii="Times New Roman" w:hAnsi="Times New Roman" w:cs="Times New Roman"/>
          <w:b/>
          <w:sz w:val="23"/>
          <w:szCs w:val="23"/>
        </w:rPr>
        <w:t>Significance</w:t>
      </w:r>
    </w:p>
    <w:p w14:paraId="0EA6B8BF" w14:textId="77777777" w:rsidR="00333552" w:rsidRPr="00693162" w:rsidRDefault="003A77CF"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If we include this section, we have to be careful not to be redundant with the Broader Impacts. But this would give us a chance to highlight the novelty of the virtual wind tunnel.]</w:t>
      </w:r>
    </w:p>
    <w:p w14:paraId="2D0A2C96" w14:textId="77777777" w:rsidR="00333552" w:rsidRPr="00693162" w:rsidRDefault="00333552" w:rsidP="00333552">
      <w:pPr>
        <w:pStyle w:val="NoSpacing"/>
        <w:rPr>
          <w:rFonts w:ascii="Times New Roman" w:hAnsi="Times New Roman" w:cs="Times New Roman"/>
          <w:sz w:val="23"/>
          <w:szCs w:val="23"/>
        </w:rPr>
      </w:pPr>
    </w:p>
    <w:p w14:paraId="7A5D4EFB" w14:textId="77777777" w:rsidR="00333552" w:rsidRPr="00693162" w:rsidRDefault="00333552" w:rsidP="00333552">
      <w:pPr>
        <w:pStyle w:val="NoSpacing"/>
        <w:rPr>
          <w:rFonts w:ascii="Times New Roman" w:hAnsi="Times New Roman" w:cs="Times New Roman"/>
          <w:b/>
          <w:sz w:val="23"/>
          <w:szCs w:val="23"/>
        </w:rPr>
      </w:pPr>
      <w:r w:rsidRPr="00693162">
        <w:rPr>
          <w:rFonts w:ascii="Times New Roman" w:hAnsi="Times New Roman" w:cs="Times New Roman"/>
          <w:b/>
          <w:sz w:val="23"/>
          <w:szCs w:val="23"/>
        </w:rPr>
        <w:t>Proposed Work</w:t>
      </w:r>
    </w:p>
    <w:p w14:paraId="68ABE0E0" w14:textId="77777777" w:rsidR="00333552" w:rsidRPr="00693162" w:rsidRDefault="00333552" w:rsidP="00333552">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Pr="00693162">
        <w:rPr>
          <w:rFonts w:ascii="Times New Roman" w:hAnsi="Times New Roman" w:cs="Times New Roman"/>
          <w:sz w:val="23"/>
          <w:szCs w:val="23"/>
          <w:u w:val="single"/>
        </w:rPr>
        <w:t>Pollination and Spikelet Evolution</w:t>
      </w:r>
    </w:p>
    <w:p w14:paraId="24DEEE95" w14:textId="77777777" w:rsidR="00333552" w:rsidRDefault="00333552"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Sampling</w:t>
      </w:r>
    </w:p>
    <w:p w14:paraId="33EE8B03" w14:textId="2888C4D4" w:rsidR="009D15A3" w:rsidRDefault="000D0EF4" w:rsidP="005A58ED">
      <w:r>
        <w:t>We</w:t>
      </w:r>
      <w:r w:rsidR="005A58ED">
        <w:t xml:space="preserve"> propose </w:t>
      </w:r>
      <w:r>
        <w:t xml:space="preserve">26 species (table #) </w:t>
      </w:r>
      <w:r w:rsidR="005A58ED">
        <w:t xml:space="preserve">for the </w:t>
      </w:r>
      <w:r w:rsidR="005336C4">
        <w:t xml:space="preserve">3D </w:t>
      </w:r>
      <w:r w:rsidR="005A58ED">
        <w:t>modeling component of this study</w:t>
      </w:r>
      <w:r>
        <w:t>, which</w:t>
      </w:r>
      <w:r w:rsidR="005A58ED">
        <w:t xml:space="preserve"> </w:t>
      </w:r>
      <w:r>
        <w:t xml:space="preserve">are </w:t>
      </w:r>
      <w:r w:rsidR="005A58ED">
        <w:t xml:space="preserve">chosen </w:t>
      </w:r>
      <w:r>
        <w:t xml:space="preserve">with consideration </w:t>
      </w:r>
      <w:r w:rsidR="005336C4">
        <w:t xml:space="preserve">of </w:t>
      </w:r>
      <w:r w:rsidR="005A58ED">
        <w:t xml:space="preserve">the availability of structurally uncompromised spikelet material, representation from open, margin, and forest habitats, and the strong presence of characters to be studied at the larger phylogenetic scale (see table #). </w:t>
      </w:r>
      <w:r w:rsidR="00E75068">
        <w:t>It is feasible to use taxa from</w:t>
      </w:r>
      <w:r w:rsidR="005A58ED">
        <w:t xml:space="preserve"> ten of the twelve subfamilies of Poaceae</w:t>
      </w:r>
      <w:r w:rsidR="00E75068">
        <w:t xml:space="preserve">; only </w:t>
      </w:r>
      <w:proofErr w:type="spellStart"/>
      <w:r w:rsidR="00E75068">
        <w:t>Pueloideae</w:t>
      </w:r>
      <w:proofErr w:type="spellEnd"/>
      <w:r w:rsidR="00E75068">
        <w:t xml:space="preserve"> and </w:t>
      </w:r>
      <w:proofErr w:type="spellStart"/>
      <w:r w:rsidR="00E75068">
        <w:t>Micrarioideae</w:t>
      </w:r>
      <w:proofErr w:type="spellEnd"/>
      <w:r w:rsidR="00E75068">
        <w:t xml:space="preserve"> </w:t>
      </w:r>
      <w:r>
        <w:t>are</w:t>
      </w:r>
      <w:r w:rsidR="005A58ED">
        <w:t xml:space="preserve"> avoided due to </w:t>
      </w:r>
      <w:r w:rsidR="005336C4">
        <w:t xml:space="preserve">flowering </w:t>
      </w:r>
      <w:r w:rsidR="005A58ED">
        <w:t xml:space="preserve">material being difficult to obtain. </w:t>
      </w:r>
      <w:proofErr w:type="spellStart"/>
      <w:r w:rsidR="009D15A3" w:rsidRPr="00CA7938">
        <w:rPr>
          <w:rFonts w:ascii="Cambria" w:eastAsia="Times New Roman" w:hAnsi="Cambria" w:cs="Times New Roman"/>
          <w:i/>
          <w:iCs/>
          <w:color w:val="000000"/>
        </w:rPr>
        <w:t>Anomochlo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marantoidea</w:t>
      </w:r>
      <w:proofErr w:type="spellEnd"/>
      <w:r w:rsidR="005A58ED">
        <w:t xml:space="preserve">, </w:t>
      </w:r>
      <w:proofErr w:type="spellStart"/>
      <w:r w:rsidR="009D15A3" w:rsidRPr="00CA7938">
        <w:rPr>
          <w:rFonts w:ascii="Cambria" w:eastAsia="Times New Roman" w:hAnsi="Cambria" w:cs="Times New Roman"/>
          <w:i/>
          <w:iCs/>
          <w:color w:val="000000"/>
        </w:rPr>
        <w:t>Streptocheat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spicata</w:t>
      </w:r>
      <w:proofErr w:type="spellEnd"/>
      <w:r w:rsidR="005A58ED">
        <w:t xml:space="preserve">, and </w:t>
      </w:r>
      <w:proofErr w:type="spellStart"/>
      <w:r w:rsidR="009D15A3" w:rsidRPr="00CA7938">
        <w:rPr>
          <w:rFonts w:ascii="Cambria" w:eastAsia="Times New Roman" w:hAnsi="Cambria" w:cs="Times New Roman"/>
          <w:i/>
          <w:iCs/>
          <w:color w:val="000000"/>
        </w:rPr>
        <w:t>Pharus</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latifolius</w:t>
      </w:r>
      <w:proofErr w:type="spellEnd"/>
      <w:r w:rsidR="005A58ED">
        <w:t xml:space="preserve"> </w:t>
      </w:r>
      <w:r w:rsidR="006625F2">
        <w:t xml:space="preserve">are </w:t>
      </w:r>
      <w:r w:rsidR="005A58ED">
        <w:t xml:space="preserve">chosen because they represent the earliest diverging lineages of </w:t>
      </w:r>
      <w:r w:rsidR="005A58ED">
        <w:lastRenderedPageBreak/>
        <w:t>Poaceae and fresh, flowering material can be obtained from specimens growing in the Pohl Conservatory at Iowa State University.</w:t>
      </w:r>
      <w:r w:rsidR="00E75068">
        <w:t xml:space="preserve"> </w:t>
      </w:r>
      <w:proofErr w:type="spellStart"/>
      <w:r w:rsidR="005A58ED">
        <w:t>Anomochloa</w:t>
      </w:r>
      <w:proofErr w:type="spellEnd"/>
      <w:r w:rsidR="005A58ED">
        <w:t xml:space="preserve"> and </w:t>
      </w:r>
      <w:proofErr w:type="spellStart"/>
      <w:r w:rsidR="005A58ED">
        <w:t>Streptocheata</w:t>
      </w:r>
      <w:proofErr w:type="spellEnd"/>
      <w:r w:rsidR="005A58ED">
        <w:t xml:space="preserve"> are both in the subfamily </w:t>
      </w:r>
      <w:proofErr w:type="spellStart"/>
      <w:r w:rsidR="005A58ED">
        <w:t>Anomochlooideae</w:t>
      </w:r>
      <w:proofErr w:type="spellEnd"/>
      <w:r w:rsidR="005A58ED">
        <w:t xml:space="preserve"> and are forest grasses. </w:t>
      </w:r>
      <w:proofErr w:type="spellStart"/>
      <w:r w:rsidR="005A58ED">
        <w:t>Pharus</w:t>
      </w:r>
      <w:proofErr w:type="spellEnd"/>
      <w:r w:rsidR="005A58ED">
        <w:t xml:space="preserve"> is in the subfamily </w:t>
      </w:r>
      <w:proofErr w:type="spellStart"/>
      <w:r w:rsidR="005A58ED">
        <w:t>Pharoideae</w:t>
      </w:r>
      <w:proofErr w:type="spellEnd"/>
      <w:r w:rsidR="005A58ED">
        <w:t xml:space="preserve"> and is considered to live in margins.</w:t>
      </w:r>
      <w:r w:rsidR="00E75068">
        <w:t xml:space="preserve"> </w:t>
      </w:r>
      <w:r w:rsidR="005A58ED">
        <w:t xml:space="preserve">The </w:t>
      </w:r>
      <w:proofErr w:type="spellStart"/>
      <w:r w:rsidR="005A58ED">
        <w:t>Panicoideae</w:t>
      </w:r>
      <w:proofErr w:type="spellEnd"/>
      <w:r w:rsidR="005A58ED">
        <w:t xml:space="preserve"> and </w:t>
      </w:r>
      <w:proofErr w:type="spellStart"/>
      <w:r w:rsidR="005A58ED">
        <w:t>Pooideae</w:t>
      </w:r>
      <w:proofErr w:type="spellEnd"/>
      <w:r w:rsidR="005A58ED">
        <w:t xml:space="preserve"> subfamilies contain locally available, con generic taxa with one species living in open habitat </w:t>
      </w:r>
      <w:r w:rsidR="009D15A3">
        <w:t>(</w:t>
      </w:r>
      <w:proofErr w:type="spellStart"/>
      <w:r w:rsidR="009D15A3" w:rsidRPr="00CA7938">
        <w:rPr>
          <w:rFonts w:ascii="Cambria" w:eastAsia="Times New Roman" w:hAnsi="Cambria" w:cs="Times New Roman"/>
          <w:i/>
          <w:iCs/>
          <w:color w:val="000000"/>
        </w:rPr>
        <w:t>Dichanthelium</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oligosanthes</w:t>
      </w:r>
      <w:proofErr w:type="spellEnd"/>
      <w:r w:rsidR="009D15A3">
        <w:t xml:space="preserve">, </w:t>
      </w:r>
      <w:proofErr w:type="spellStart"/>
      <w:r w:rsidR="009D15A3" w:rsidRPr="00CA7938">
        <w:rPr>
          <w:rFonts w:ascii="Cambria" w:eastAsia="Times New Roman" w:hAnsi="Cambria" w:cs="Times New Roman"/>
          <w:i/>
          <w:iCs/>
          <w:color w:val="000000"/>
        </w:rPr>
        <w:t>Elymus</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virginicus</w:t>
      </w:r>
      <w:proofErr w:type="spellEnd"/>
      <w:r w:rsidR="009D15A3">
        <w:t xml:space="preserve">, </w:t>
      </w:r>
      <w:proofErr w:type="spellStart"/>
      <w:r w:rsidR="009D15A3" w:rsidRPr="00CA7938">
        <w:rPr>
          <w:rFonts w:ascii="Cambria" w:eastAsia="Times New Roman" w:hAnsi="Cambria" w:cs="Times New Roman"/>
          <w:i/>
          <w:iCs/>
          <w:color w:val="000000"/>
        </w:rPr>
        <w:t>Festuc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paradoxa</w:t>
      </w:r>
      <w:proofErr w:type="spellEnd"/>
      <w:r w:rsidR="009D15A3">
        <w:t xml:space="preserve">, and </w:t>
      </w:r>
      <w:proofErr w:type="spellStart"/>
      <w:r w:rsidR="009D15A3" w:rsidRPr="00CA7938">
        <w:rPr>
          <w:rFonts w:ascii="Cambria" w:eastAsia="Times New Roman" w:hAnsi="Cambria" w:cs="Times New Roman"/>
          <w:i/>
          <w:iCs/>
          <w:color w:val="000000"/>
        </w:rPr>
        <w:t>Po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pratensis</w:t>
      </w:r>
      <w:proofErr w:type="spellEnd"/>
      <w:r w:rsidR="009D15A3">
        <w:t xml:space="preserve">) </w:t>
      </w:r>
      <w:r w:rsidR="005A58ED">
        <w:t xml:space="preserve">and </w:t>
      </w:r>
      <w:r>
        <w:t>an</w:t>
      </w:r>
      <w:r w:rsidR="005A58ED">
        <w:t xml:space="preserve">other </w:t>
      </w:r>
      <w:r>
        <w:t xml:space="preserve">species </w:t>
      </w:r>
      <w:r w:rsidR="005A58ED">
        <w:t>in forests (</w:t>
      </w:r>
      <w:proofErr w:type="spellStart"/>
      <w:r w:rsidR="009D15A3" w:rsidRPr="00CA7938">
        <w:rPr>
          <w:rFonts w:ascii="Cambria" w:eastAsia="Times New Roman" w:hAnsi="Cambria" w:cs="Times New Roman"/>
          <w:i/>
          <w:iCs/>
          <w:color w:val="000000"/>
        </w:rPr>
        <w:t>Dichanthelium</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latifolium</w:t>
      </w:r>
      <w:proofErr w:type="spellEnd"/>
      <w:r w:rsidR="005A58ED">
        <w:t xml:space="preserve">, </w:t>
      </w:r>
      <w:proofErr w:type="spellStart"/>
      <w:r w:rsidR="009D15A3" w:rsidRPr="00CA7938">
        <w:rPr>
          <w:rFonts w:ascii="Cambria" w:eastAsia="Times New Roman" w:hAnsi="Cambria" w:cs="Times New Roman"/>
          <w:i/>
          <w:iCs/>
          <w:color w:val="000000"/>
        </w:rPr>
        <w:t>Elymus</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hystrix</w:t>
      </w:r>
      <w:proofErr w:type="spellEnd"/>
      <w:r w:rsidR="005A58ED">
        <w:t xml:space="preserve">, </w:t>
      </w:r>
      <w:proofErr w:type="spellStart"/>
      <w:r w:rsidR="009D15A3" w:rsidRPr="00CA7938">
        <w:rPr>
          <w:rFonts w:ascii="Cambria" w:eastAsia="Times New Roman" w:hAnsi="Cambria" w:cs="Times New Roman"/>
          <w:i/>
          <w:iCs/>
          <w:color w:val="000000"/>
        </w:rPr>
        <w:t>Festuc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subverticillata</w:t>
      </w:r>
      <w:proofErr w:type="spellEnd"/>
      <w:r w:rsidR="005A58ED">
        <w:t xml:space="preserve">, and </w:t>
      </w:r>
      <w:proofErr w:type="spellStart"/>
      <w:r w:rsidR="009D15A3" w:rsidRPr="00CA7938">
        <w:rPr>
          <w:rFonts w:ascii="Cambria" w:eastAsia="Times New Roman" w:hAnsi="Cambria" w:cs="Times New Roman"/>
          <w:i/>
          <w:iCs/>
          <w:color w:val="000000"/>
        </w:rPr>
        <w:t>Po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sylvestris</w:t>
      </w:r>
      <w:proofErr w:type="spellEnd"/>
      <w:r w:rsidR="005A58ED">
        <w:t xml:space="preserve">). These taxa form the core of our sampling strategy to contrast spikelets from open vs closed habitats. The additional species </w:t>
      </w:r>
      <w:proofErr w:type="spellStart"/>
      <w:r w:rsidR="009D15A3" w:rsidRPr="00CA7938">
        <w:rPr>
          <w:rFonts w:ascii="Cambria" w:eastAsia="Times New Roman" w:hAnsi="Cambria" w:cs="Times New Roman"/>
          <w:i/>
          <w:iCs/>
          <w:color w:val="000000"/>
        </w:rPr>
        <w:t>Brachyeletrum</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erectum</w:t>
      </w:r>
      <w:proofErr w:type="spellEnd"/>
      <w:r w:rsidR="005A58ED">
        <w:t xml:space="preserve">, </w:t>
      </w:r>
      <w:proofErr w:type="spellStart"/>
      <w:r w:rsidR="009D15A3" w:rsidRPr="00CA7938">
        <w:rPr>
          <w:rFonts w:ascii="Cambria" w:eastAsia="Times New Roman" w:hAnsi="Cambria" w:cs="Times New Roman"/>
          <w:i/>
          <w:iCs/>
          <w:color w:val="000000"/>
        </w:rPr>
        <w:t>Chasmanthium</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latifolium</w:t>
      </w:r>
      <w:proofErr w:type="spellEnd"/>
      <w:r w:rsidR="005A58ED">
        <w:t>,</w:t>
      </w:r>
      <w:r w:rsidR="005A58ED" w:rsidRPr="00D23BF8">
        <w:t xml:space="preserve"> </w:t>
      </w:r>
      <w:r w:rsidR="005A58ED">
        <w:t xml:space="preserve">and </w:t>
      </w:r>
      <w:proofErr w:type="spellStart"/>
      <w:r w:rsidR="009D15A3" w:rsidRPr="00CA7938">
        <w:rPr>
          <w:rFonts w:ascii="Cambria" w:eastAsia="Times New Roman" w:hAnsi="Cambria" w:cs="Times New Roman"/>
          <w:i/>
          <w:iCs/>
          <w:color w:val="000000"/>
        </w:rPr>
        <w:t>Diarrhen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obovata</w:t>
      </w:r>
      <w:proofErr w:type="spellEnd"/>
      <w:r w:rsidR="005A58ED">
        <w:t xml:space="preserve"> </w:t>
      </w:r>
      <w:r w:rsidR="006625F2">
        <w:t xml:space="preserve">are </w:t>
      </w:r>
      <w:r w:rsidR="005A58ED">
        <w:t>added to represent grasses growing in forest margins</w:t>
      </w:r>
      <w:r w:rsidR="009D15A3">
        <w:t xml:space="preserve">, and </w:t>
      </w:r>
      <w:proofErr w:type="spellStart"/>
      <w:r w:rsidR="009D15A3" w:rsidRPr="00CA7938">
        <w:rPr>
          <w:rFonts w:ascii="Cambria" w:eastAsia="Times New Roman" w:hAnsi="Cambria" w:cs="Times New Roman"/>
          <w:i/>
          <w:iCs/>
          <w:color w:val="000000"/>
        </w:rPr>
        <w:t>Centothec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lappacea</w:t>
      </w:r>
      <w:proofErr w:type="spellEnd"/>
      <w:r w:rsidR="009D15A3">
        <w:t xml:space="preserve"> and </w:t>
      </w:r>
      <w:proofErr w:type="spellStart"/>
      <w:r w:rsidR="009D15A3" w:rsidRPr="00CA7938">
        <w:rPr>
          <w:rFonts w:ascii="Cambria" w:eastAsia="Times New Roman" w:hAnsi="Cambria" w:cs="Times New Roman"/>
          <w:i/>
          <w:iCs/>
          <w:color w:val="000000"/>
        </w:rPr>
        <w:t>Zeugites</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pittieri</w:t>
      </w:r>
      <w:proofErr w:type="spellEnd"/>
      <w:r w:rsidR="009D15A3">
        <w:t xml:space="preserve"> will represent additional forest grasses.</w:t>
      </w:r>
      <w:r w:rsidR="006625F2">
        <w:t xml:space="preserve"> The spikelets of</w:t>
      </w:r>
      <w:r w:rsidR="009D15A3">
        <w:t xml:space="preserve"> </w:t>
      </w:r>
      <w:r w:rsidR="009D15A3" w:rsidRPr="00CA7938">
        <w:rPr>
          <w:rFonts w:ascii="Cambria" w:eastAsia="Times New Roman" w:hAnsi="Cambria" w:cs="Times New Roman"/>
          <w:i/>
          <w:iCs/>
          <w:color w:val="000000"/>
        </w:rPr>
        <w:t>Panicum virgatum</w:t>
      </w:r>
      <w:r w:rsidR="00F731C6">
        <w:rPr>
          <w:rFonts w:ascii="Cambria" w:eastAsia="Times New Roman" w:hAnsi="Cambria" w:cs="Times New Roman"/>
          <w:i/>
          <w:iCs/>
          <w:color w:val="000000"/>
        </w:rPr>
        <w:t xml:space="preserve"> </w:t>
      </w:r>
      <w:r w:rsidR="006625F2">
        <w:t xml:space="preserve">exemplify </w:t>
      </w:r>
      <w:r w:rsidR="005A58ED">
        <w:t xml:space="preserve">an important variation </w:t>
      </w:r>
      <w:r w:rsidR="006625F2">
        <w:t>in</w:t>
      </w:r>
      <w:r w:rsidR="005A58ED">
        <w:t xml:space="preserve"> design where sterile lemmas accompany </w:t>
      </w:r>
      <w:r w:rsidR="006625F2">
        <w:t xml:space="preserve">a </w:t>
      </w:r>
      <w:r w:rsidR="005A58ED">
        <w:t xml:space="preserve">single fertile floret. The spikelets of </w:t>
      </w:r>
      <w:proofErr w:type="spellStart"/>
      <w:r w:rsidR="009D15A3" w:rsidRPr="00CA7938">
        <w:rPr>
          <w:rFonts w:ascii="Cambria" w:eastAsia="Times New Roman" w:hAnsi="Cambria" w:cs="Times New Roman"/>
          <w:i/>
          <w:iCs/>
          <w:color w:val="000000"/>
        </w:rPr>
        <w:t>Echinochlo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crusgalli</w:t>
      </w:r>
      <w:proofErr w:type="spellEnd"/>
      <w:r w:rsidR="005A58ED">
        <w:t xml:space="preserve"> share this design, but </w:t>
      </w:r>
      <w:r w:rsidR="009D15A3">
        <w:t>have a</w:t>
      </w:r>
      <w:r w:rsidR="005A58ED">
        <w:t xml:space="preserve"> significant amount of ornamentation (awns and epidermal hairs) that will allow an interesting contrast among the open habitat </w:t>
      </w:r>
      <w:proofErr w:type="spellStart"/>
      <w:r w:rsidR="005A58ED">
        <w:t>Panicoideae</w:t>
      </w:r>
      <w:proofErr w:type="spellEnd"/>
      <w:r w:rsidR="005A58ED">
        <w:t xml:space="preserve">. </w:t>
      </w:r>
      <w:r w:rsidR="00CD790C">
        <w:t xml:space="preserve">We propose sampling a species of </w:t>
      </w:r>
      <w:proofErr w:type="spellStart"/>
      <w:r w:rsidR="00CD790C">
        <w:t>Leersia</w:t>
      </w:r>
      <w:proofErr w:type="spellEnd"/>
      <w:r w:rsidR="00CD790C">
        <w:t xml:space="preserve"> and </w:t>
      </w:r>
      <w:proofErr w:type="spellStart"/>
      <w:r w:rsidR="00CD790C">
        <w:t>Ehrharta</w:t>
      </w:r>
      <w:proofErr w:type="spellEnd"/>
      <w:r w:rsidR="00CD790C">
        <w:t xml:space="preserve"> from within the </w:t>
      </w:r>
      <w:proofErr w:type="spellStart"/>
      <w:r w:rsidR="00CD790C">
        <w:t>Oryzoideae</w:t>
      </w:r>
      <w:proofErr w:type="spellEnd"/>
      <w:r w:rsidR="00CD790C">
        <w:t xml:space="preserve">. The </w:t>
      </w:r>
      <w:r w:rsidR="006625F2">
        <w:t>spikelets of</w:t>
      </w:r>
      <w:r w:rsidR="005A58ED">
        <w:t xml:space="preserve"> </w:t>
      </w:r>
      <w:proofErr w:type="spellStart"/>
      <w:r w:rsidR="009D15A3" w:rsidRPr="00CA7938">
        <w:rPr>
          <w:rFonts w:ascii="Cambria" w:eastAsia="Times New Roman" w:hAnsi="Cambria" w:cs="Times New Roman"/>
          <w:i/>
          <w:iCs/>
          <w:color w:val="000000"/>
        </w:rPr>
        <w:t>Leersi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virginica</w:t>
      </w:r>
      <w:proofErr w:type="spellEnd"/>
      <w:r w:rsidR="005A58ED">
        <w:t xml:space="preserve"> </w:t>
      </w:r>
      <w:r w:rsidR="006625F2">
        <w:t>are</w:t>
      </w:r>
      <w:r w:rsidR="005A58ED">
        <w:t xml:space="preserve"> </w:t>
      </w:r>
      <w:r w:rsidR="006625F2">
        <w:t xml:space="preserve">an excellent example of lateral </w:t>
      </w:r>
      <w:r w:rsidR="005A58ED">
        <w:t>compression</w:t>
      </w:r>
      <w:r w:rsidR="009D15A3">
        <w:t xml:space="preserve"> and </w:t>
      </w:r>
      <w:proofErr w:type="spellStart"/>
      <w:r w:rsidR="009D15A3" w:rsidRPr="00CA7938">
        <w:rPr>
          <w:rFonts w:ascii="Cambria" w:eastAsia="Times New Roman" w:hAnsi="Cambria" w:cs="Times New Roman"/>
          <w:i/>
          <w:iCs/>
          <w:color w:val="000000"/>
        </w:rPr>
        <w:t>Ehrhart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erecta</w:t>
      </w:r>
      <w:proofErr w:type="spellEnd"/>
      <w:r w:rsidR="009D15A3" w:rsidDel="009D15A3">
        <w:t xml:space="preserve"> </w:t>
      </w:r>
      <w:r w:rsidR="005A58ED">
        <w:t xml:space="preserve">grows aggressively in our greenhouse </w:t>
      </w:r>
      <w:r w:rsidR="009D15A3">
        <w:t xml:space="preserve">and </w:t>
      </w:r>
      <w:r w:rsidR="005A58ED">
        <w:t>can easily provide fresh material at anthesis.</w:t>
      </w:r>
      <w:r w:rsidR="00C42C23">
        <w:t xml:space="preserve"> </w:t>
      </w:r>
      <w:proofErr w:type="spellStart"/>
      <w:r w:rsidR="009D15A3" w:rsidRPr="00CA7938">
        <w:rPr>
          <w:rFonts w:ascii="Cambria" w:eastAsia="Times New Roman" w:hAnsi="Cambria" w:cs="Times New Roman"/>
          <w:i/>
          <w:iCs/>
          <w:color w:val="000000"/>
        </w:rPr>
        <w:t>Phragmites</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australis</w:t>
      </w:r>
      <w:proofErr w:type="spellEnd"/>
      <w:r w:rsidR="005A58ED">
        <w:t xml:space="preserve"> </w:t>
      </w:r>
      <w:r w:rsidR="00CD790C">
        <w:t>(</w:t>
      </w:r>
      <w:proofErr w:type="spellStart"/>
      <w:r w:rsidR="005A58ED">
        <w:t>Arundinoideae</w:t>
      </w:r>
      <w:proofErr w:type="spellEnd"/>
      <w:r w:rsidR="00CD790C">
        <w:t>)</w:t>
      </w:r>
      <w:r w:rsidR="00C42C23">
        <w:t xml:space="preserve"> is readily available and</w:t>
      </w:r>
      <w:r w:rsidR="005A58ED">
        <w:t xml:space="preserve"> </w:t>
      </w:r>
      <w:r w:rsidR="00C42C23">
        <w:t>i</w:t>
      </w:r>
      <w:r w:rsidR="005A58ED">
        <w:t>nformation gained about its reproductive behavior could be valuable because of its near global distribution and invasive tendencies.</w:t>
      </w:r>
      <w:r w:rsidR="00E75068">
        <w:t xml:space="preserve"> </w:t>
      </w:r>
      <w:r w:rsidR="005A58ED">
        <w:t xml:space="preserve">Two species of </w:t>
      </w:r>
      <w:proofErr w:type="spellStart"/>
      <w:r w:rsidR="005A58ED">
        <w:t>Bouteloua</w:t>
      </w:r>
      <w:proofErr w:type="spellEnd"/>
      <w:r w:rsidR="005A58ED">
        <w:t xml:space="preserve"> (</w:t>
      </w:r>
      <w:proofErr w:type="spellStart"/>
      <w:r w:rsidR="005A58ED">
        <w:t>Chloridoideae</w:t>
      </w:r>
      <w:proofErr w:type="spellEnd"/>
      <w:r w:rsidR="005A58ED">
        <w:t xml:space="preserve">) will be modeled </w:t>
      </w:r>
      <w:r w:rsidR="009D15A3">
        <w:t xml:space="preserve">with the bonus opportunity of comparing the influence of </w:t>
      </w:r>
      <w:r w:rsidR="005A58ED">
        <w:t xml:space="preserve">spikelet packing. </w:t>
      </w:r>
      <w:proofErr w:type="spellStart"/>
      <w:r w:rsidR="005A58ED" w:rsidRPr="00CA7938">
        <w:rPr>
          <w:rFonts w:ascii="Cambria" w:eastAsia="Times New Roman" w:hAnsi="Cambria" w:cs="Times New Roman"/>
          <w:i/>
          <w:iCs/>
          <w:color w:val="000000"/>
        </w:rPr>
        <w:t>Bouteloua</w:t>
      </w:r>
      <w:proofErr w:type="spellEnd"/>
      <w:r w:rsidR="005A58ED" w:rsidRPr="00CA7938">
        <w:rPr>
          <w:rFonts w:ascii="Cambria" w:eastAsia="Times New Roman" w:hAnsi="Cambria" w:cs="Times New Roman"/>
          <w:i/>
          <w:iCs/>
          <w:color w:val="000000"/>
        </w:rPr>
        <w:t xml:space="preserve"> </w:t>
      </w:r>
      <w:proofErr w:type="spellStart"/>
      <w:r w:rsidR="005A58ED" w:rsidRPr="00CA7938">
        <w:rPr>
          <w:rFonts w:ascii="Cambria" w:eastAsia="Times New Roman" w:hAnsi="Cambria" w:cs="Times New Roman"/>
          <w:i/>
          <w:iCs/>
          <w:color w:val="000000"/>
        </w:rPr>
        <w:t>curtipendula</w:t>
      </w:r>
      <w:proofErr w:type="spellEnd"/>
      <w:r w:rsidR="005A58ED">
        <w:t xml:space="preserve"> has pendulant, solitary spikelets while the synflorescence of </w:t>
      </w:r>
      <w:proofErr w:type="spellStart"/>
      <w:r w:rsidR="005A58ED" w:rsidRPr="00CA7938">
        <w:rPr>
          <w:rFonts w:ascii="Cambria" w:eastAsia="Times New Roman" w:hAnsi="Cambria" w:cs="Times New Roman"/>
          <w:i/>
          <w:iCs/>
          <w:color w:val="000000"/>
        </w:rPr>
        <w:t>Bouteloua</w:t>
      </w:r>
      <w:proofErr w:type="spellEnd"/>
      <w:r w:rsidR="005A58ED" w:rsidRPr="00CA7938">
        <w:rPr>
          <w:rFonts w:ascii="Cambria" w:eastAsia="Times New Roman" w:hAnsi="Cambria" w:cs="Times New Roman"/>
          <w:i/>
          <w:iCs/>
          <w:color w:val="000000"/>
        </w:rPr>
        <w:t xml:space="preserve"> </w:t>
      </w:r>
      <w:proofErr w:type="spellStart"/>
      <w:r w:rsidR="005A58ED">
        <w:rPr>
          <w:rFonts w:ascii="Cambria" w:eastAsia="Times New Roman" w:hAnsi="Cambria" w:cs="Times New Roman"/>
          <w:i/>
          <w:iCs/>
          <w:color w:val="000000"/>
        </w:rPr>
        <w:t>gracilis</w:t>
      </w:r>
      <w:proofErr w:type="spellEnd"/>
      <w:r w:rsidR="005A58ED">
        <w:t xml:space="preserve"> contains multiple closely spaced spikelets.</w:t>
      </w:r>
      <w:r w:rsidR="00E75068">
        <w:t xml:space="preserve"> </w:t>
      </w:r>
      <w:proofErr w:type="spellStart"/>
      <w:r w:rsidR="009D15A3" w:rsidRPr="00CA7938">
        <w:rPr>
          <w:rFonts w:ascii="Cambria" w:eastAsia="Times New Roman" w:hAnsi="Cambria" w:cs="Times New Roman"/>
          <w:i/>
          <w:iCs/>
          <w:color w:val="000000"/>
        </w:rPr>
        <w:t>Aristid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purpurea</w:t>
      </w:r>
      <w:proofErr w:type="spellEnd"/>
      <w:r w:rsidR="005A58ED">
        <w:t xml:space="preserve"> (</w:t>
      </w:r>
      <w:proofErr w:type="spellStart"/>
      <w:r w:rsidR="005A58ED">
        <w:t>Aristidoideae</w:t>
      </w:r>
      <w:proofErr w:type="spellEnd"/>
      <w:r w:rsidR="005A58ED">
        <w:t xml:space="preserve">) and </w:t>
      </w:r>
      <w:proofErr w:type="spellStart"/>
      <w:r w:rsidR="009D15A3" w:rsidRPr="00CA7938">
        <w:rPr>
          <w:rFonts w:ascii="Cambria" w:eastAsia="Times New Roman" w:hAnsi="Cambria" w:cs="Times New Roman"/>
          <w:i/>
          <w:iCs/>
          <w:color w:val="000000"/>
        </w:rPr>
        <w:t>Danthoni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spicata</w:t>
      </w:r>
      <w:proofErr w:type="spellEnd"/>
      <w:r w:rsidR="005A58ED">
        <w:t xml:space="preserve"> (</w:t>
      </w:r>
      <w:proofErr w:type="spellStart"/>
      <w:r w:rsidR="005A58ED">
        <w:t>Danthonioideae</w:t>
      </w:r>
      <w:proofErr w:type="spellEnd"/>
      <w:r w:rsidR="005A58ED">
        <w:t xml:space="preserve">) are both accessible and have </w:t>
      </w:r>
      <w:r w:rsidR="007E3D3B">
        <w:t>characteristically</w:t>
      </w:r>
      <w:r w:rsidR="009D15A3">
        <w:t xml:space="preserve"> large</w:t>
      </w:r>
      <w:r w:rsidR="005A58ED">
        <w:t xml:space="preserve"> awns.</w:t>
      </w:r>
      <w:r w:rsidR="00E75068">
        <w:t xml:space="preserve"> </w:t>
      </w:r>
      <w:proofErr w:type="spellStart"/>
      <w:r w:rsidR="009D15A3" w:rsidRPr="00CA7938">
        <w:rPr>
          <w:rFonts w:ascii="Cambria" w:eastAsia="Times New Roman" w:hAnsi="Cambria" w:cs="Times New Roman"/>
          <w:i/>
          <w:iCs/>
          <w:color w:val="000000"/>
        </w:rPr>
        <w:t>Raddia</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brasilliensis</w:t>
      </w:r>
      <w:proofErr w:type="spellEnd"/>
      <w:r w:rsidR="005A58ED">
        <w:t xml:space="preserve"> and </w:t>
      </w:r>
      <w:proofErr w:type="spellStart"/>
      <w:r w:rsidR="009D15A3" w:rsidRPr="00CA7938">
        <w:rPr>
          <w:rFonts w:ascii="Cambria" w:eastAsia="Times New Roman" w:hAnsi="Cambria" w:cs="Times New Roman"/>
          <w:i/>
          <w:iCs/>
          <w:color w:val="000000"/>
        </w:rPr>
        <w:t>Lithachne</w:t>
      </w:r>
      <w:proofErr w:type="spellEnd"/>
      <w:r w:rsidR="009D15A3" w:rsidRPr="00CA7938">
        <w:rPr>
          <w:rFonts w:ascii="Cambria" w:eastAsia="Times New Roman" w:hAnsi="Cambria" w:cs="Times New Roman"/>
          <w:i/>
          <w:iCs/>
          <w:color w:val="000000"/>
        </w:rPr>
        <w:t xml:space="preserve"> </w:t>
      </w:r>
      <w:proofErr w:type="spellStart"/>
      <w:r w:rsidR="009D15A3" w:rsidRPr="00CA7938">
        <w:rPr>
          <w:rFonts w:ascii="Cambria" w:eastAsia="Times New Roman" w:hAnsi="Cambria" w:cs="Times New Roman"/>
          <w:i/>
          <w:iCs/>
          <w:color w:val="000000"/>
        </w:rPr>
        <w:t>pauciflora</w:t>
      </w:r>
      <w:proofErr w:type="spellEnd"/>
      <w:r w:rsidR="005A58ED">
        <w:t xml:space="preserve"> were chosen from the </w:t>
      </w:r>
      <w:proofErr w:type="spellStart"/>
      <w:r w:rsidR="005A58ED">
        <w:t>Bambusoideae</w:t>
      </w:r>
      <w:proofErr w:type="spellEnd"/>
      <w:r w:rsidR="005A58ED">
        <w:t xml:space="preserve"> because they are growing in the Pohl Conservatory at Iowa State University and flower regularly.</w:t>
      </w:r>
      <w:r w:rsidR="00E75068">
        <w:t xml:space="preserve"> </w:t>
      </w:r>
      <w:r w:rsidR="009D15A3">
        <w:t>Fresh material can be obtained from specimens growing in Iowa State Greenhouses or from local populations for all 26 grasses chosen for the modeling portion</w:t>
      </w:r>
      <w:r>
        <w:t xml:space="preserve"> of</w:t>
      </w:r>
      <w:r w:rsidR="009D15A3">
        <w:t xml:space="preserve"> this study.</w:t>
      </w:r>
    </w:p>
    <w:p w14:paraId="488B5AB1" w14:textId="77777777" w:rsidR="005A58ED" w:rsidRPr="00693162" w:rsidRDefault="005A58ED" w:rsidP="00333552">
      <w:pPr>
        <w:pStyle w:val="NoSpacing"/>
        <w:rPr>
          <w:rFonts w:ascii="Times New Roman" w:hAnsi="Times New Roman" w:cs="Times New Roman"/>
          <w:sz w:val="23"/>
          <w:szCs w:val="23"/>
        </w:rPr>
      </w:pPr>
    </w:p>
    <w:p w14:paraId="1773919D" w14:textId="77777777" w:rsidR="00405B52" w:rsidRDefault="00405B52"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w:t>
      </w:r>
      <w:r w:rsidR="003A77CF" w:rsidRPr="00693162">
        <w:rPr>
          <w:rFonts w:ascii="Times New Roman" w:hAnsi="Times New Roman" w:cs="Times New Roman"/>
          <w:sz w:val="23"/>
          <w:szCs w:val="23"/>
        </w:rPr>
        <w:t>Spikelet modeling</w:t>
      </w:r>
    </w:p>
    <w:p w14:paraId="5217CA27" w14:textId="7214D579" w:rsidR="007E3D3B" w:rsidRPr="00693162" w:rsidRDefault="000554A2" w:rsidP="00333552">
      <w:pPr>
        <w:pStyle w:val="NoSpacing"/>
        <w:rPr>
          <w:rFonts w:ascii="Times New Roman" w:hAnsi="Times New Roman" w:cs="Times New Roman"/>
          <w:sz w:val="23"/>
          <w:szCs w:val="23"/>
        </w:rPr>
      </w:pPr>
      <w:r>
        <w:rPr>
          <w:rFonts w:ascii="Times New Roman" w:hAnsi="Times New Roman" w:cs="Times New Roman"/>
          <w:sz w:val="23"/>
          <w:szCs w:val="23"/>
        </w:rPr>
        <w:t xml:space="preserve">When the grasses on our sampling list reach the point of anthesis </w:t>
      </w:r>
      <w:r w:rsidR="005258CF">
        <w:rPr>
          <w:rFonts w:ascii="Times New Roman" w:hAnsi="Times New Roman" w:cs="Times New Roman"/>
          <w:sz w:val="23"/>
          <w:szCs w:val="23"/>
        </w:rPr>
        <w:t>we will collect material</w:t>
      </w:r>
      <w:r>
        <w:rPr>
          <w:rFonts w:ascii="Times New Roman" w:hAnsi="Times New Roman" w:cs="Times New Roman"/>
          <w:sz w:val="23"/>
          <w:szCs w:val="23"/>
        </w:rPr>
        <w:t xml:space="preserve"> for vouchers and reference photographs. A set of s</w:t>
      </w:r>
      <w:r w:rsidR="007E3D3B">
        <w:rPr>
          <w:rFonts w:ascii="Times New Roman" w:hAnsi="Times New Roman" w:cs="Times New Roman"/>
          <w:sz w:val="23"/>
          <w:szCs w:val="23"/>
        </w:rPr>
        <w:t xml:space="preserve">pikelets will be removed </w:t>
      </w:r>
      <w:r>
        <w:rPr>
          <w:rFonts w:ascii="Times New Roman" w:hAnsi="Times New Roman" w:cs="Times New Roman"/>
          <w:sz w:val="23"/>
          <w:szCs w:val="23"/>
        </w:rPr>
        <w:t xml:space="preserve">and fixed in scintillation </w:t>
      </w:r>
      <w:proofErr w:type="spellStart"/>
      <w:r>
        <w:rPr>
          <w:rFonts w:ascii="Times New Roman" w:hAnsi="Times New Roman" w:cs="Times New Roman"/>
          <w:sz w:val="23"/>
          <w:szCs w:val="23"/>
        </w:rPr>
        <w:t>viles</w:t>
      </w:r>
      <w:proofErr w:type="spellEnd"/>
      <w:r>
        <w:rPr>
          <w:rFonts w:ascii="Times New Roman" w:hAnsi="Times New Roman" w:cs="Times New Roman"/>
          <w:sz w:val="23"/>
          <w:szCs w:val="23"/>
        </w:rPr>
        <w:t xml:space="preserve"> of </w:t>
      </w:r>
      <w:proofErr w:type="spellStart"/>
      <w:r>
        <w:rPr>
          <w:rFonts w:ascii="Times New Roman" w:hAnsi="Times New Roman" w:cs="Times New Roman"/>
          <w:sz w:val="23"/>
          <w:szCs w:val="23"/>
        </w:rPr>
        <w:t>gFAA</w:t>
      </w:r>
      <w:proofErr w:type="spellEnd"/>
      <w:r>
        <w:rPr>
          <w:rFonts w:ascii="Times New Roman" w:hAnsi="Times New Roman" w:cs="Times New Roman"/>
          <w:sz w:val="23"/>
          <w:szCs w:val="23"/>
        </w:rPr>
        <w:t xml:space="preserve"> while other spikelets are dried to provide material for the</w:t>
      </w:r>
      <w:r w:rsidR="00D00925">
        <w:rPr>
          <w:rFonts w:ascii="Times New Roman" w:hAnsi="Times New Roman" w:cs="Times New Roman"/>
          <w:sz w:val="23"/>
          <w:szCs w:val="23"/>
        </w:rPr>
        <w:t xml:space="preserve"> light</w:t>
      </w:r>
      <w:r>
        <w:rPr>
          <w:rFonts w:ascii="Times New Roman" w:hAnsi="Times New Roman" w:cs="Times New Roman"/>
          <w:sz w:val="23"/>
          <w:szCs w:val="23"/>
        </w:rPr>
        <w:t xml:space="preserve"> microscopy analysis of pollen. Fixed material will be grouped, dissected, and embedded into paraffin wax as described in the recent method paper (Klahs, Gallaher, and Clark 2018). Following the described procedure we will section spikelets</w:t>
      </w:r>
      <w:r w:rsidR="00693E36">
        <w:rPr>
          <w:rFonts w:ascii="Times New Roman" w:hAnsi="Times New Roman" w:cs="Times New Roman"/>
          <w:sz w:val="23"/>
          <w:szCs w:val="23"/>
        </w:rPr>
        <w:t xml:space="preserve"> and</w:t>
      </w:r>
      <w:r>
        <w:rPr>
          <w:rFonts w:ascii="Times New Roman" w:hAnsi="Times New Roman" w:cs="Times New Roman"/>
          <w:sz w:val="23"/>
          <w:szCs w:val="23"/>
        </w:rPr>
        <w:t xml:space="preserve"> portions of spikelets to produce serial sections mounted on </w:t>
      </w:r>
      <w:r w:rsidR="00D01D41">
        <w:rPr>
          <w:rFonts w:ascii="Times New Roman" w:hAnsi="Times New Roman" w:cs="Times New Roman"/>
          <w:sz w:val="23"/>
          <w:szCs w:val="23"/>
        </w:rPr>
        <w:t xml:space="preserve">slides. Images of these sections are used to create 3D computer </w:t>
      </w:r>
      <w:r w:rsidR="00951AEF">
        <w:rPr>
          <w:rFonts w:ascii="Times New Roman" w:hAnsi="Times New Roman" w:cs="Times New Roman"/>
          <w:sz w:val="23"/>
          <w:szCs w:val="23"/>
        </w:rPr>
        <w:t xml:space="preserve">aided </w:t>
      </w:r>
      <w:r w:rsidR="00D01D41">
        <w:rPr>
          <w:rFonts w:ascii="Times New Roman" w:hAnsi="Times New Roman" w:cs="Times New Roman"/>
          <w:sz w:val="23"/>
          <w:szCs w:val="23"/>
        </w:rPr>
        <w:t xml:space="preserve">design (CAD) models </w:t>
      </w:r>
      <w:r w:rsidR="00693E36">
        <w:rPr>
          <w:rFonts w:ascii="Times New Roman" w:hAnsi="Times New Roman" w:cs="Times New Roman"/>
          <w:sz w:val="23"/>
          <w:szCs w:val="23"/>
        </w:rPr>
        <w:t>using</w:t>
      </w:r>
      <w:r w:rsidR="00D01D41">
        <w:rPr>
          <w:rFonts w:ascii="Times New Roman" w:hAnsi="Times New Roman" w:cs="Times New Roman"/>
          <w:sz w:val="23"/>
          <w:szCs w:val="23"/>
        </w:rPr>
        <w:t xml:space="preserve"> Cinema 4D</w:t>
      </w:r>
      <w:r w:rsidR="00693E36">
        <w:rPr>
          <w:rFonts w:ascii="Times New Roman" w:hAnsi="Times New Roman" w:cs="Times New Roman"/>
          <w:sz w:val="23"/>
          <w:szCs w:val="23"/>
        </w:rPr>
        <w:t xml:space="preserve"> software</w:t>
      </w:r>
      <w:r w:rsidR="00D01D41">
        <w:rPr>
          <w:rFonts w:ascii="Times New Roman" w:hAnsi="Times New Roman" w:cs="Times New Roman"/>
          <w:sz w:val="23"/>
          <w:szCs w:val="23"/>
        </w:rPr>
        <w:t>.</w:t>
      </w:r>
      <w:r w:rsidR="005258CF">
        <w:rPr>
          <w:rFonts w:ascii="Times New Roman" w:hAnsi="Times New Roman" w:cs="Times New Roman"/>
          <w:sz w:val="23"/>
          <w:szCs w:val="23"/>
        </w:rPr>
        <w:t xml:space="preserve"> The models consist of individual wireframe meshes for each spikelet bract. The meshes are sculpted using both the reference photographs of spikelets and the images of serial sections</w:t>
      </w:r>
      <w:r w:rsidR="00C42C23">
        <w:rPr>
          <w:rFonts w:ascii="Times New Roman" w:hAnsi="Times New Roman" w:cs="Times New Roman"/>
          <w:sz w:val="23"/>
          <w:szCs w:val="23"/>
        </w:rPr>
        <w:t>. The final 3D spikelet model</w:t>
      </w:r>
      <w:r w:rsidR="005258CF">
        <w:rPr>
          <w:rFonts w:ascii="Times New Roman" w:hAnsi="Times New Roman" w:cs="Times New Roman"/>
          <w:sz w:val="23"/>
          <w:szCs w:val="23"/>
        </w:rPr>
        <w:t xml:space="preserve"> accurately represent</w:t>
      </w:r>
      <w:r w:rsidR="00C42C23">
        <w:rPr>
          <w:rFonts w:ascii="Times New Roman" w:hAnsi="Times New Roman" w:cs="Times New Roman"/>
          <w:sz w:val="23"/>
          <w:szCs w:val="23"/>
        </w:rPr>
        <w:t>s</w:t>
      </w:r>
      <w:r w:rsidR="005258CF">
        <w:rPr>
          <w:rFonts w:ascii="Times New Roman" w:hAnsi="Times New Roman" w:cs="Times New Roman"/>
          <w:sz w:val="23"/>
          <w:szCs w:val="23"/>
        </w:rPr>
        <w:t xml:space="preserve"> the biological structure</w:t>
      </w:r>
      <w:r w:rsidR="00C42C23">
        <w:rPr>
          <w:rFonts w:ascii="Times New Roman" w:hAnsi="Times New Roman" w:cs="Times New Roman"/>
          <w:sz w:val="23"/>
          <w:szCs w:val="23"/>
        </w:rPr>
        <w:t xml:space="preserve"> and provides the virtual surface for computational fluid dynamic simulations</w:t>
      </w:r>
      <w:r w:rsidR="005258CF">
        <w:rPr>
          <w:rFonts w:ascii="Times New Roman" w:hAnsi="Times New Roman" w:cs="Times New Roman"/>
          <w:sz w:val="23"/>
          <w:szCs w:val="23"/>
        </w:rPr>
        <w:t xml:space="preserve">. </w:t>
      </w:r>
      <w:r w:rsidR="00693E36">
        <w:rPr>
          <w:rFonts w:ascii="Times New Roman" w:hAnsi="Times New Roman" w:cs="Times New Roman"/>
          <w:sz w:val="23"/>
          <w:szCs w:val="23"/>
        </w:rPr>
        <w:t xml:space="preserve">Examples of 3D models </w:t>
      </w:r>
      <w:r w:rsidR="00900A84">
        <w:rPr>
          <w:rFonts w:ascii="Times New Roman" w:hAnsi="Times New Roman" w:cs="Times New Roman"/>
          <w:sz w:val="23"/>
          <w:szCs w:val="23"/>
        </w:rPr>
        <w:t xml:space="preserve">already </w:t>
      </w:r>
      <w:r w:rsidR="00693E36">
        <w:rPr>
          <w:rFonts w:ascii="Times New Roman" w:hAnsi="Times New Roman" w:cs="Times New Roman"/>
          <w:sz w:val="23"/>
          <w:szCs w:val="23"/>
        </w:rPr>
        <w:t xml:space="preserve">created </w:t>
      </w:r>
      <w:r w:rsidR="00900A84">
        <w:rPr>
          <w:rFonts w:ascii="Times New Roman" w:hAnsi="Times New Roman" w:cs="Times New Roman"/>
          <w:sz w:val="23"/>
          <w:szCs w:val="23"/>
        </w:rPr>
        <w:t xml:space="preserve">with </w:t>
      </w:r>
      <w:r w:rsidR="00693E36">
        <w:rPr>
          <w:rFonts w:ascii="Times New Roman" w:hAnsi="Times New Roman" w:cs="Times New Roman"/>
          <w:sz w:val="23"/>
          <w:szCs w:val="23"/>
        </w:rPr>
        <w:t xml:space="preserve">this process can be viewed at </w:t>
      </w:r>
      <w:hyperlink r:id="rId9" w:history="1">
        <w:r w:rsidR="00693E36" w:rsidRPr="00FD639E">
          <w:rPr>
            <w:rStyle w:val="Hyperlink"/>
            <w:rFonts w:ascii="Times New Roman" w:hAnsi="Times New Roman" w:cs="Times New Roman"/>
            <w:sz w:val="23"/>
            <w:szCs w:val="23"/>
          </w:rPr>
          <w:t>https://sketchfab.com/pklahs</w:t>
        </w:r>
      </w:hyperlink>
      <w:r w:rsidR="00693E36">
        <w:rPr>
          <w:rFonts w:ascii="Times New Roman" w:hAnsi="Times New Roman" w:cs="Times New Roman"/>
          <w:sz w:val="23"/>
          <w:szCs w:val="23"/>
        </w:rPr>
        <w:t xml:space="preserve">. </w:t>
      </w:r>
    </w:p>
    <w:p w14:paraId="5A7EB4DC" w14:textId="77777777" w:rsidR="00C42C23" w:rsidRDefault="00405B52"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w:t>
      </w:r>
    </w:p>
    <w:p w14:paraId="47A5F273" w14:textId="30B7D786" w:rsidR="00405B52" w:rsidRPr="00693162" w:rsidRDefault="00C42C23" w:rsidP="00333552">
      <w:pPr>
        <w:pStyle w:val="NoSpacing"/>
        <w:rPr>
          <w:rFonts w:ascii="Times New Roman" w:hAnsi="Times New Roman" w:cs="Times New Roman"/>
          <w:sz w:val="23"/>
          <w:szCs w:val="23"/>
        </w:rPr>
      </w:pPr>
      <w:r>
        <w:rPr>
          <w:rFonts w:ascii="Times New Roman" w:hAnsi="Times New Roman" w:cs="Times New Roman"/>
          <w:sz w:val="23"/>
          <w:szCs w:val="23"/>
        </w:rPr>
        <w:tab/>
      </w:r>
      <w:r w:rsidR="003A77CF" w:rsidRPr="00693162">
        <w:rPr>
          <w:rFonts w:ascii="Times New Roman" w:hAnsi="Times New Roman" w:cs="Times New Roman"/>
          <w:sz w:val="23"/>
          <w:szCs w:val="23"/>
        </w:rPr>
        <w:t>Virtual wind tunnel e</w:t>
      </w:r>
      <w:r w:rsidR="00405B52" w:rsidRPr="00693162">
        <w:rPr>
          <w:rFonts w:ascii="Times New Roman" w:hAnsi="Times New Roman" w:cs="Times New Roman"/>
          <w:sz w:val="23"/>
          <w:szCs w:val="23"/>
        </w:rPr>
        <w:t>xperiments</w:t>
      </w:r>
      <w:r w:rsidR="009830DD" w:rsidRPr="00693162">
        <w:rPr>
          <w:rFonts w:ascii="Times New Roman" w:hAnsi="Times New Roman" w:cs="Times New Roman"/>
          <w:sz w:val="23"/>
          <w:szCs w:val="23"/>
        </w:rPr>
        <w:t xml:space="preserve"> </w:t>
      </w:r>
    </w:p>
    <w:p w14:paraId="47731847" w14:textId="5C9BD8C0" w:rsidR="007C3482" w:rsidRDefault="00FE00E3" w:rsidP="00333552">
      <w:pPr>
        <w:pStyle w:val="NoSpacing"/>
        <w:rPr>
          <w:rFonts w:ascii="Times New Roman" w:hAnsi="Times New Roman" w:cs="Times New Roman"/>
          <w:sz w:val="23"/>
          <w:szCs w:val="23"/>
        </w:rPr>
      </w:pPr>
      <w:r>
        <w:rPr>
          <w:rFonts w:ascii="Times New Roman" w:hAnsi="Times New Roman" w:cs="Times New Roman"/>
          <w:sz w:val="23"/>
          <w:szCs w:val="23"/>
        </w:rPr>
        <w:lastRenderedPageBreak/>
        <w:t xml:space="preserve">After modeling is </w:t>
      </w:r>
      <w:r w:rsidR="00AD2A7C">
        <w:rPr>
          <w:rFonts w:ascii="Times New Roman" w:hAnsi="Times New Roman" w:cs="Times New Roman"/>
          <w:sz w:val="23"/>
          <w:szCs w:val="23"/>
        </w:rPr>
        <w:t>completed the</w:t>
      </w:r>
      <w:r>
        <w:rPr>
          <w:rFonts w:ascii="Times New Roman" w:hAnsi="Times New Roman" w:cs="Times New Roman"/>
          <w:sz w:val="23"/>
          <w:szCs w:val="23"/>
        </w:rPr>
        <w:t xml:space="preserve"> virtual 3D spikelet is</w:t>
      </w:r>
      <w:r w:rsidR="00C42C23">
        <w:rPr>
          <w:rFonts w:ascii="Times New Roman" w:hAnsi="Times New Roman" w:cs="Times New Roman"/>
          <w:sz w:val="23"/>
          <w:szCs w:val="23"/>
        </w:rPr>
        <w:t xml:space="preserve"> exported</w:t>
      </w:r>
      <w:r w:rsidR="00951AEF">
        <w:rPr>
          <w:rFonts w:ascii="Times New Roman" w:hAnsi="Times New Roman" w:cs="Times New Roman"/>
          <w:sz w:val="23"/>
          <w:szCs w:val="23"/>
        </w:rPr>
        <w:t xml:space="preserve"> as a set of </w:t>
      </w:r>
      <w:r w:rsidR="00C42C23">
        <w:rPr>
          <w:rFonts w:ascii="Times New Roman" w:hAnsi="Times New Roman" w:cs="Times New Roman"/>
          <w:sz w:val="23"/>
          <w:szCs w:val="23"/>
        </w:rPr>
        <w:t>surface mesh</w:t>
      </w:r>
      <w:r w:rsidR="00367600">
        <w:rPr>
          <w:rFonts w:ascii="Times New Roman" w:hAnsi="Times New Roman" w:cs="Times New Roman"/>
          <w:sz w:val="23"/>
          <w:szCs w:val="23"/>
        </w:rPr>
        <w:t>es. Computational fluid dynamic</w:t>
      </w:r>
      <w:r w:rsidR="00993578">
        <w:rPr>
          <w:rFonts w:ascii="Times New Roman" w:hAnsi="Times New Roman" w:cs="Times New Roman"/>
          <w:sz w:val="23"/>
          <w:szCs w:val="23"/>
        </w:rPr>
        <w:t xml:space="preserve">s simulations predict airflow and pressure around the surface meshes by solving the </w:t>
      </w:r>
      <w:proofErr w:type="spellStart"/>
      <w:r w:rsidR="00993578">
        <w:rPr>
          <w:rFonts w:ascii="Times New Roman" w:hAnsi="Times New Roman" w:cs="Times New Roman"/>
          <w:sz w:val="23"/>
          <w:szCs w:val="23"/>
        </w:rPr>
        <w:t>Navier</w:t>
      </w:r>
      <w:proofErr w:type="spellEnd"/>
      <w:r w:rsidR="00993578">
        <w:rPr>
          <w:rFonts w:ascii="Times New Roman" w:hAnsi="Times New Roman" w:cs="Times New Roman"/>
          <w:sz w:val="23"/>
          <w:szCs w:val="23"/>
        </w:rPr>
        <w:t xml:space="preserve">-Stokes equations. These </w:t>
      </w:r>
      <w:r w:rsidR="00367600">
        <w:rPr>
          <w:rFonts w:ascii="Times New Roman" w:hAnsi="Times New Roman" w:cs="Times New Roman"/>
          <w:sz w:val="23"/>
          <w:szCs w:val="23"/>
        </w:rPr>
        <w:t>simulations are computationally laborious</w:t>
      </w:r>
      <w:r w:rsidR="00993578">
        <w:rPr>
          <w:rFonts w:ascii="Times New Roman" w:hAnsi="Times New Roman" w:cs="Times New Roman"/>
          <w:sz w:val="23"/>
          <w:szCs w:val="23"/>
        </w:rPr>
        <w:t xml:space="preserve"> and the number of vertices (and resulting polygons) can significantly increase calculation time</w:t>
      </w:r>
      <w:r w:rsidR="00982D3C">
        <w:rPr>
          <w:rFonts w:ascii="Times New Roman" w:hAnsi="Times New Roman" w:cs="Times New Roman"/>
          <w:sz w:val="23"/>
          <w:szCs w:val="23"/>
        </w:rPr>
        <w:t xml:space="preserve">. </w:t>
      </w:r>
      <w:r w:rsidR="00AD2A7C">
        <w:rPr>
          <w:rFonts w:ascii="Times New Roman" w:hAnsi="Times New Roman" w:cs="Times New Roman"/>
          <w:sz w:val="23"/>
          <w:szCs w:val="23"/>
        </w:rPr>
        <w:t>We</w:t>
      </w:r>
      <w:r w:rsidR="00982D3C">
        <w:rPr>
          <w:rFonts w:ascii="Times New Roman" w:hAnsi="Times New Roman" w:cs="Times New Roman"/>
          <w:sz w:val="23"/>
          <w:szCs w:val="23"/>
        </w:rPr>
        <w:t xml:space="preserve"> use a script developed by a lab of mechanical engineer</w:t>
      </w:r>
      <w:r w:rsidR="00AD2A7C">
        <w:rPr>
          <w:rFonts w:ascii="Times New Roman" w:hAnsi="Times New Roman" w:cs="Times New Roman"/>
          <w:sz w:val="23"/>
          <w:szCs w:val="23"/>
        </w:rPr>
        <w:t>s</w:t>
      </w:r>
      <w:r w:rsidR="00982D3C">
        <w:rPr>
          <w:rFonts w:ascii="Times New Roman" w:hAnsi="Times New Roman" w:cs="Times New Roman"/>
          <w:sz w:val="23"/>
          <w:szCs w:val="23"/>
        </w:rPr>
        <w:t xml:space="preserve"> at Iowa State University (Ming-Chen</w:t>
      </w:r>
      <w:r w:rsidR="00993578">
        <w:rPr>
          <w:rFonts w:ascii="Times New Roman" w:hAnsi="Times New Roman" w:cs="Times New Roman"/>
          <w:sz w:val="23"/>
          <w:szCs w:val="23"/>
        </w:rPr>
        <w:t xml:space="preserve"> Hsu</w:t>
      </w:r>
      <w:r w:rsidR="00982D3C">
        <w:rPr>
          <w:rFonts w:ascii="Times New Roman" w:hAnsi="Times New Roman" w:cs="Times New Roman"/>
          <w:sz w:val="23"/>
          <w:szCs w:val="23"/>
        </w:rPr>
        <w:t xml:space="preserve"> citation)</w:t>
      </w:r>
      <w:r w:rsidR="00AD2A7C">
        <w:rPr>
          <w:rFonts w:ascii="Times New Roman" w:hAnsi="Times New Roman" w:cs="Times New Roman"/>
          <w:sz w:val="23"/>
          <w:szCs w:val="23"/>
        </w:rPr>
        <w:t xml:space="preserve"> to solve the </w:t>
      </w:r>
      <w:proofErr w:type="spellStart"/>
      <w:r w:rsidR="00AD2A7C">
        <w:rPr>
          <w:rFonts w:ascii="Times New Roman" w:hAnsi="Times New Roman" w:cs="Times New Roman"/>
          <w:sz w:val="23"/>
          <w:szCs w:val="23"/>
        </w:rPr>
        <w:t>Navier</w:t>
      </w:r>
      <w:proofErr w:type="spellEnd"/>
      <w:r w:rsidR="00AD2A7C">
        <w:rPr>
          <w:rFonts w:ascii="Times New Roman" w:hAnsi="Times New Roman" w:cs="Times New Roman"/>
          <w:sz w:val="23"/>
          <w:szCs w:val="23"/>
        </w:rPr>
        <w:t>-Stokes equations. The surface meshes are primed for simulation by a series of steps that involve positioning the spikelet, defining the space (a virtual wind tunnel), and initiating a directional flow (setting wind speed).</w:t>
      </w:r>
      <w:r w:rsidR="00400429">
        <w:rPr>
          <w:rFonts w:ascii="Times New Roman" w:hAnsi="Times New Roman" w:cs="Times New Roman"/>
          <w:sz w:val="23"/>
          <w:szCs w:val="23"/>
        </w:rPr>
        <w:t xml:space="preserve"> The iterative calculation of wind speed and pressure converges to a quantitative portrait of the air moving around the grass spikelet. The results of a particular time step can be exported as a 3D matrix of pressure values and wind speed vectors. This matrix contains data for statistical comparisons between taxa and can be graphically represented </w:t>
      </w:r>
      <w:r w:rsidR="007C3482">
        <w:rPr>
          <w:rFonts w:ascii="Times New Roman" w:hAnsi="Times New Roman" w:cs="Times New Roman"/>
          <w:sz w:val="23"/>
          <w:szCs w:val="23"/>
        </w:rPr>
        <w:t>(Fig #).</w:t>
      </w:r>
    </w:p>
    <w:p w14:paraId="69A4B5C5" w14:textId="77777777" w:rsidR="007C3482" w:rsidRDefault="007C3482" w:rsidP="00333552">
      <w:pPr>
        <w:pStyle w:val="NoSpacing"/>
        <w:rPr>
          <w:rFonts w:ascii="Times New Roman" w:hAnsi="Times New Roman" w:cs="Times New Roman"/>
          <w:sz w:val="23"/>
          <w:szCs w:val="23"/>
        </w:rPr>
      </w:pPr>
    </w:p>
    <w:p w14:paraId="44530B61" w14:textId="55D4E10E" w:rsidR="00333552" w:rsidRDefault="007C3482" w:rsidP="00333552">
      <w:pPr>
        <w:pStyle w:val="NoSpacing"/>
        <w:rPr>
          <w:rFonts w:ascii="Times New Roman" w:hAnsi="Times New Roman" w:cs="Times New Roman"/>
          <w:sz w:val="23"/>
          <w:szCs w:val="23"/>
        </w:rPr>
      </w:pPr>
      <w:r>
        <w:rPr>
          <w:rFonts w:ascii="Times New Roman" w:hAnsi="Times New Roman" w:cs="Times New Roman"/>
          <w:sz w:val="23"/>
          <w:szCs w:val="23"/>
        </w:rPr>
        <w:t xml:space="preserve">The visualization and quantitative measurement of air currents moving around the spikelet provides an unprecedented opportunity to study wind pollination. Our preliminary data </w:t>
      </w:r>
      <w:r w:rsidR="00DC75B0">
        <w:rPr>
          <w:rFonts w:ascii="Times New Roman" w:hAnsi="Times New Roman" w:cs="Times New Roman"/>
          <w:sz w:val="23"/>
          <w:szCs w:val="23"/>
        </w:rPr>
        <w:t xml:space="preserve">from </w:t>
      </w:r>
      <w:r>
        <w:rPr>
          <w:rFonts w:ascii="Times New Roman" w:hAnsi="Times New Roman" w:cs="Times New Roman"/>
          <w:sz w:val="23"/>
          <w:szCs w:val="23"/>
        </w:rPr>
        <w:t xml:space="preserve">simulations of Panicum and both </w:t>
      </w:r>
      <w:proofErr w:type="spellStart"/>
      <w:r>
        <w:rPr>
          <w:rFonts w:ascii="Times New Roman" w:hAnsi="Times New Roman" w:cs="Times New Roman"/>
          <w:sz w:val="23"/>
          <w:szCs w:val="23"/>
        </w:rPr>
        <w:t>Festucas</w:t>
      </w:r>
      <w:proofErr w:type="spellEnd"/>
      <w:r>
        <w:rPr>
          <w:rFonts w:ascii="Times New Roman" w:hAnsi="Times New Roman" w:cs="Times New Roman"/>
          <w:sz w:val="23"/>
          <w:szCs w:val="23"/>
        </w:rPr>
        <w:t xml:space="preserve"> have already revealed interesting behavior in air current funneling. Air cannot pass through the surface meshes </w:t>
      </w:r>
      <w:r w:rsidR="00723463">
        <w:rPr>
          <w:rFonts w:ascii="Times New Roman" w:hAnsi="Times New Roman" w:cs="Times New Roman"/>
          <w:sz w:val="23"/>
          <w:szCs w:val="23"/>
        </w:rPr>
        <w:t>and is forced to move</w:t>
      </w:r>
      <w:r>
        <w:rPr>
          <w:rFonts w:ascii="Times New Roman" w:hAnsi="Times New Roman" w:cs="Times New Roman"/>
          <w:sz w:val="23"/>
          <w:szCs w:val="23"/>
        </w:rPr>
        <w:t xml:space="preserve"> around </w:t>
      </w:r>
      <w:r w:rsidR="00723463">
        <w:rPr>
          <w:rFonts w:ascii="Times New Roman" w:hAnsi="Times New Roman" w:cs="Times New Roman"/>
          <w:sz w:val="23"/>
          <w:szCs w:val="23"/>
        </w:rPr>
        <w:t xml:space="preserve">the </w:t>
      </w:r>
      <w:r>
        <w:rPr>
          <w:rFonts w:ascii="Times New Roman" w:hAnsi="Times New Roman" w:cs="Times New Roman"/>
          <w:sz w:val="23"/>
          <w:szCs w:val="23"/>
        </w:rPr>
        <w:t>spikelet</w:t>
      </w:r>
      <w:r w:rsidR="00723463">
        <w:rPr>
          <w:rFonts w:ascii="Times New Roman" w:hAnsi="Times New Roman" w:cs="Times New Roman"/>
          <w:sz w:val="23"/>
          <w:szCs w:val="23"/>
        </w:rPr>
        <w:t>. This</w:t>
      </w:r>
      <w:r>
        <w:rPr>
          <w:rFonts w:ascii="Times New Roman" w:hAnsi="Times New Roman" w:cs="Times New Roman"/>
          <w:sz w:val="23"/>
          <w:szCs w:val="23"/>
        </w:rPr>
        <w:t xml:space="preserve"> result</w:t>
      </w:r>
      <w:r w:rsidR="00723463">
        <w:rPr>
          <w:rFonts w:ascii="Times New Roman" w:hAnsi="Times New Roman" w:cs="Times New Roman"/>
          <w:sz w:val="23"/>
          <w:szCs w:val="23"/>
        </w:rPr>
        <w:t>s</w:t>
      </w:r>
      <w:r>
        <w:rPr>
          <w:rFonts w:ascii="Times New Roman" w:hAnsi="Times New Roman" w:cs="Times New Roman"/>
          <w:sz w:val="23"/>
          <w:szCs w:val="23"/>
        </w:rPr>
        <w:t xml:space="preserve"> in</w:t>
      </w:r>
      <w:r w:rsidR="00723463">
        <w:rPr>
          <w:rFonts w:ascii="Times New Roman" w:hAnsi="Times New Roman" w:cs="Times New Roman"/>
          <w:sz w:val="23"/>
          <w:szCs w:val="23"/>
        </w:rPr>
        <w:t xml:space="preserve"> increased air speeds (above the </w:t>
      </w:r>
      <w:commentRangeStart w:id="192"/>
      <w:r w:rsidR="00723463">
        <w:rPr>
          <w:rFonts w:ascii="Times New Roman" w:hAnsi="Times New Roman" w:cs="Times New Roman"/>
          <w:sz w:val="23"/>
          <w:szCs w:val="23"/>
        </w:rPr>
        <w:t>speed</w:t>
      </w:r>
      <w:commentRangeEnd w:id="192"/>
      <w:r w:rsidR="00723463">
        <w:rPr>
          <w:rStyle w:val="CommentReference"/>
          <w:rFonts w:ascii="Times New Roman" w:hAnsi="Times New Roman"/>
        </w:rPr>
        <w:commentReference w:id="192"/>
      </w:r>
      <w:r w:rsidR="00723463">
        <w:rPr>
          <w:rFonts w:ascii="Times New Roman" w:hAnsi="Times New Roman" w:cs="Times New Roman"/>
          <w:sz w:val="23"/>
          <w:szCs w:val="23"/>
        </w:rPr>
        <w:t xml:space="preserve"> produced by the simulation) and a change of pressure in specific</w:t>
      </w:r>
      <w:r>
        <w:rPr>
          <w:rFonts w:ascii="Times New Roman" w:hAnsi="Times New Roman" w:cs="Times New Roman"/>
          <w:sz w:val="23"/>
          <w:szCs w:val="23"/>
        </w:rPr>
        <w:t xml:space="preserve"> </w:t>
      </w:r>
      <w:r w:rsidR="00723463">
        <w:rPr>
          <w:rFonts w:ascii="Times New Roman" w:hAnsi="Times New Roman" w:cs="Times New Roman"/>
          <w:sz w:val="23"/>
          <w:szCs w:val="23"/>
        </w:rPr>
        <w:t xml:space="preserve">regions adjacent to the spikelet. These </w:t>
      </w:r>
      <w:proofErr w:type="spellStart"/>
      <w:r w:rsidR="00723463">
        <w:rPr>
          <w:rFonts w:ascii="Times New Roman" w:hAnsi="Times New Roman" w:cs="Times New Roman"/>
          <w:sz w:val="23"/>
          <w:szCs w:val="23"/>
        </w:rPr>
        <w:t>regions</w:t>
      </w:r>
      <w:proofErr w:type="gramStart"/>
      <w:r w:rsidR="00DC75B0">
        <w:rPr>
          <w:rFonts w:ascii="Times New Roman" w:hAnsi="Times New Roman" w:cs="Times New Roman"/>
          <w:sz w:val="23"/>
          <w:szCs w:val="23"/>
        </w:rPr>
        <w:t>,</w:t>
      </w:r>
      <w:r w:rsidR="00723463">
        <w:rPr>
          <w:rFonts w:ascii="Times New Roman" w:hAnsi="Times New Roman" w:cs="Times New Roman"/>
          <w:sz w:val="23"/>
          <w:szCs w:val="23"/>
        </w:rPr>
        <w:t>interestingly</w:t>
      </w:r>
      <w:proofErr w:type="spellEnd"/>
      <w:proofErr w:type="gramEnd"/>
      <w:r w:rsidR="00DC75B0">
        <w:rPr>
          <w:rFonts w:ascii="Times New Roman" w:hAnsi="Times New Roman" w:cs="Times New Roman"/>
          <w:sz w:val="23"/>
          <w:szCs w:val="23"/>
        </w:rPr>
        <w:t>, are</w:t>
      </w:r>
      <w:r w:rsidR="00723463">
        <w:rPr>
          <w:rFonts w:ascii="Times New Roman" w:hAnsi="Times New Roman" w:cs="Times New Roman"/>
          <w:sz w:val="23"/>
          <w:szCs w:val="23"/>
        </w:rPr>
        <w:t xml:space="preserve"> the same space occupied by the stigmas and may be evidence to support the claims of </w:t>
      </w:r>
      <w:commentRangeStart w:id="193"/>
      <w:r w:rsidR="00723463">
        <w:rPr>
          <w:rFonts w:ascii="Times New Roman" w:hAnsi="Times New Roman" w:cs="Times New Roman"/>
          <w:sz w:val="23"/>
          <w:szCs w:val="23"/>
        </w:rPr>
        <w:t xml:space="preserve">Carl </w:t>
      </w:r>
      <w:proofErr w:type="spellStart"/>
      <w:r w:rsidR="00723463">
        <w:rPr>
          <w:rFonts w:ascii="Times New Roman" w:hAnsi="Times New Roman" w:cs="Times New Roman"/>
          <w:sz w:val="23"/>
          <w:szCs w:val="23"/>
        </w:rPr>
        <w:t>Niklas</w:t>
      </w:r>
      <w:proofErr w:type="spellEnd"/>
      <w:r w:rsidR="00723463">
        <w:rPr>
          <w:rFonts w:ascii="Times New Roman" w:hAnsi="Times New Roman" w:cs="Times New Roman"/>
          <w:sz w:val="23"/>
          <w:szCs w:val="23"/>
        </w:rPr>
        <w:t xml:space="preserve"> </w:t>
      </w:r>
      <w:commentRangeEnd w:id="193"/>
      <w:r w:rsidR="00723463">
        <w:rPr>
          <w:rStyle w:val="CommentReference"/>
          <w:rFonts w:ascii="Times New Roman" w:hAnsi="Times New Roman"/>
        </w:rPr>
        <w:commentReference w:id="193"/>
      </w:r>
      <w:r w:rsidR="00723463">
        <w:rPr>
          <w:rFonts w:ascii="Times New Roman" w:hAnsi="Times New Roman" w:cs="Times New Roman"/>
          <w:sz w:val="23"/>
          <w:szCs w:val="23"/>
        </w:rPr>
        <w:t xml:space="preserve"> (citation).</w:t>
      </w:r>
    </w:p>
    <w:p w14:paraId="17D40207" w14:textId="77777777" w:rsidR="00C42C23" w:rsidRDefault="00C42C23" w:rsidP="00333552">
      <w:pPr>
        <w:pStyle w:val="NoSpacing"/>
        <w:rPr>
          <w:rFonts w:ascii="Times New Roman" w:hAnsi="Times New Roman" w:cs="Times New Roman"/>
          <w:sz w:val="23"/>
          <w:szCs w:val="23"/>
        </w:rPr>
      </w:pPr>
    </w:p>
    <w:p w14:paraId="3B5E91EC" w14:textId="77777777" w:rsidR="00C42C23" w:rsidRPr="00693162" w:rsidRDefault="00C42C23" w:rsidP="00333552">
      <w:pPr>
        <w:pStyle w:val="NoSpacing"/>
        <w:rPr>
          <w:rFonts w:ascii="Times New Roman" w:hAnsi="Times New Roman" w:cs="Times New Roman"/>
          <w:sz w:val="23"/>
          <w:szCs w:val="23"/>
        </w:rPr>
      </w:pPr>
    </w:p>
    <w:p w14:paraId="40E86DC4" w14:textId="77777777" w:rsidR="00333552" w:rsidRPr="00693162" w:rsidRDefault="00333552" w:rsidP="00333552">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Pr="00693162">
        <w:rPr>
          <w:rFonts w:ascii="Times New Roman" w:hAnsi="Times New Roman" w:cs="Times New Roman"/>
          <w:sz w:val="23"/>
          <w:szCs w:val="23"/>
          <w:u w:val="single"/>
        </w:rPr>
        <w:t>Pollen</w:t>
      </w:r>
    </w:p>
    <w:p w14:paraId="301522D5" w14:textId="77777777" w:rsidR="003318AC" w:rsidRDefault="00333552" w:rsidP="003318AC">
      <w:pPr>
        <w:rPr>
          <w:ins w:id="194" w:author="Phillip Klahs" w:date="2018-10-11T14:28:00Z"/>
        </w:rPr>
      </w:pPr>
      <w:r w:rsidRPr="00693162">
        <w:rPr>
          <w:rFonts w:ascii="Times New Roman" w:hAnsi="Times New Roman" w:cs="Times New Roman"/>
          <w:sz w:val="23"/>
          <w:szCs w:val="23"/>
        </w:rPr>
        <w:t xml:space="preserve">      </w:t>
      </w:r>
      <w:ins w:id="195" w:author="Phillip Klahs" w:date="2018-10-11T14:28:00Z">
        <w:r w:rsidR="003318AC">
          <w:t xml:space="preserve">Pollen Sampling </w:t>
        </w:r>
      </w:ins>
    </w:p>
    <w:p w14:paraId="35E618ED" w14:textId="77777777" w:rsidR="003318AC" w:rsidRDefault="003318AC" w:rsidP="003318AC">
      <w:pPr>
        <w:rPr>
          <w:ins w:id="196" w:author="Phillip Klahs" w:date="2018-10-11T14:28:00Z"/>
        </w:rPr>
      </w:pPr>
    </w:p>
    <w:p w14:paraId="575703E1" w14:textId="77777777" w:rsidR="003318AC" w:rsidRDefault="003318AC" w:rsidP="003318AC">
      <w:pPr>
        <w:rPr>
          <w:ins w:id="197" w:author="Phillip Klahs" w:date="2018-10-11T14:28:00Z"/>
        </w:rPr>
      </w:pPr>
      <w:ins w:id="198" w:author="Phillip Klahs" w:date="2018-10-11T14:28:00Z">
        <w:r>
          <w:t xml:space="preserve">We selected thirty-six taxa from across the twelve subfamilies of the Poaceae, and four from the early-diverging </w:t>
        </w:r>
        <w:proofErr w:type="spellStart"/>
        <w:r>
          <w:t>Poales</w:t>
        </w:r>
        <w:proofErr w:type="spellEnd"/>
        <w:r>
          <w:t xml:space="preserve"> lineages (</w:t>
        </w:r>
        <w:proofErr w:type="spellStart"/>
        <w:r>
          <w:t>Flagellariaceae</w:t>
        </w:r>
        <w:proofErr w:type="spellEnd"/>
        <w:r>
          <w:t xml:space="preserve">, </w:t>
        </w:r>
        <w:proofErr w:type="spellStart"/>
        <w:r>
          <w:t>Joinvilleaceae</w:t>
        </w:r>
        <w:proofErr w:type="spellEnd"/>
        <w:r>
          <w:t xml:space="preserve">, and </w:t>
        </w:r>
        <w:proofErr w:type="spellStart"/>
        <w:r>
          <w:t>Ecdeiocoleaceae</w:t>
        </w:r>
        <w:proofErr w:type="spellEnd"/>
        <w:r>
          <w:t>) to study pollen wall ultrastructure (</w:t>
        </w:r>
        <w:commentRangeStart w:id="199"/>
        <w:r w:rsidRPr="007D159D">
          <w:rPr>
            <w:highlight w:val="yellow"/>
          </w:rPr>
          <w:t>Table</w:t>
        </w:r>
        <w:commentRangeEnd w:id="199"/>
        <w:r>
          <w:rPr>
            <w:rStyle w:val="CommentReference"/>
          </w:rPr>
          <w:commentReference w:id="199"/>
        </w:r>
        <w:r w:rsidRPr="007D159D">
          <w:rPr>
            <w:highlight w:val="yellow"/>
          </w:rPr>
          <w:t>)</w:t>
        </w:r>
        <w:r>
          <w:t>. These taxa occur in a range of habitats, and represent forest grasses, margin dwellers, and open habitat species. Habitats span a range of conditions from xeric to wetland. The selected taxa and the habitats in which they reside will augment understanding about whether habitat correlates with the presence or absence of intra-</w:t>
        </w:r>
        <w:proofErr w:type="spellStart"/>
        <w:r>
          <w:t>exinous</w:t>
        </w:r>
        <w:proofErr w:type="spellEnd"/>
        <w:r>
          <w:t xml:space="preserve"> channels. Sampling is divided among C</w:t>
        </w:r>
        <w:r w:rsidRPr="00C71D68">
          <w:rPr>
            <w:vertAlign w:val="subscript"/>
          </w:rPr>
          <w:t>3</w:t>
        </w:r>
        <w:r>
          <w:t xml:space="preserve"> and C</w:t>
        </w:r>
        <w:r w:rsidRPr="00C71D68">
          <w:rPr>
            <w:vertAlign w:val="subscript"/>
          </w:rPr>
          <w:t>4</w:t>
        </w:r>
        <w:r>
          <w:t xml:space="preserve"> photosynthetic types. Taxonomic classifications follow the phylogenies of </w:t>
        </w:r>
        <w:r>
          <w:fldChar w:fldCharType="begin" w:fldLock="1"/>
        </w:r>
        <w:r>
          <w:instrText>ADDIN CSL_CITATION {"citationItems":[{"id":"ITEM-1","itemData":{"DOI":"10.1111/jse.12262","ISBN":"1759-6831","ISSN":"17596831","abstract":"\\nBased on recent molecular and morphological studies we present a modern worldwide phylogenetic classification of the ± 12074 grasses and place the 771 grass genera into 12 subfamilies (Anomochlooideae, Aristidoideae, Arundinoideae, Bambusoideae, Chloridoideae, Danthonioideae, Micraioideae, Oryzoideae, Panicoideae, Pharoideae, Puelioideae, and Pooideae), 6 supertribes (Andropogonodae, Arundinarodae, Bambusodae, Panicodae, Poodae, Triticodae), 51 tribes (Ampelodesmeae, Andropogoneae, Anomochloeae, Aristideae, Arundinarieae, Arundineae, Arundinelleae, Atractocarpeae, Bambuseae, Brachyelytreae, Brachypodieae, Bromeae, Brylkinieae, Centotheceae, Centropodieae, Chasmanthieae, Cynodonteae, Cyperochloeae, Danthonieae, Diarrheneae, Ehrharteae, Eragrostideae, Eriachneae, Guaduellieae, Gynerieae, Hubbardieae, Isachneae, Littledaleeae, Lygeeae, Meliceae, Micraireae, Molinieae, Nardeae, Olyreae, Oryzeae, Paniceae, Paspaleae, Phaenospermateae, Phareae, Phyllorachideae, Poeae, Steyermarkochloeae, Stipeae, Streptochaeteae, Streptogyneae, Thysanolaeneae, Triraphideae, Tristachyideae, Triticeae, Zeugiteae, and Zoysieae), and 80 subtribes (Aeluropodinae, Agrostidinae, Airinae, Ammochloinae, Andropogoninae, Anthephorinae, Anthistiriinae, Anthoxanthinae, Arthraxoninae, Arthropogoninae, Arthrostylidiinae, Arundinariinae, Aveninae, Bambusinae, Boivinellinae, Boutelouinae, Brizinae, Buergersiochloinae, Calothecinae, Cenchrinae, Chionachninae, Chusqueinae, Coicinae, Coleanthinae, Cotteinae, Cteniinae, Cynosurinae, Dactylidinae, Dichantheliinae, Dimeriinae, Duthieinae, Eleusininae, Eragrostidinae, Farragininae, Germainiinae, Gouiniinae, Guaduinae, Gymnopogoninae, Hickeliinae, Hilariinae, Holcinae, Hordeinae, Ischaeminae, Loliinae, Melinidinae, Melocanninae, Miliinae, Monanthochloinae, Muhlenbergiinae, Neurachninae, Olyrinae, Orcuttiinae, Oryzinae, Otachyriinae, Panicinae, Pappophorinae, Parapholiinae, Parianinae, Paspalinae, Perotidinae, Phalaridinae, Poinae, Racemobambosinae, Rottboelliinae, Saccharinae, Scleropogoninae, Scolochloinae, Sesleriinae, Sorghinae, Sporobolinae, Torreyochloinae, Traginae, Trichoneurinae, Triodiinae, Tripogoninae, Tripsacinae, Triticinae, Unioliinae, Zizaniinae, and Zoysiinae). In addition, we include a radial tree illustrating the hierarchical relationships among the subtribes, tribes, and subfamilies. We use the subfamilial name, Oryzoideae, over Ehrhartoideae because the latter was initially published as a misplaced rank, and we circumscribe Moli…","author":[{"dropping-particle":"","family":"Soreng","given":"Robert J.","non-dropping-particle":"","parse-names":false,"suffix":""},{"dropping-particle":"","family":"Peterson","given":"Paul M.","non-dropping-particle":"","parse-names":false,"suffix":""},{"dropping-particle":"","family":"Romaschenko","given":"Konstantin","non-dropping-particle":"","parse-names":false,"suffix":""},{"dropping-particle":"","family":"Davidse","given":"Gerrit","non-dropping-particle":"","parse-names":false,"suffix":""},{"dropping-particle":"","family":"Zuloaga","given":"Fernando O.","non-dropping-particle":"","parse-names":false,"suffix":""},{"dropping-particle":"","family":"Judziewicz","given":"Emmet J.","non-dropping-particle":"","parse-names":false,"suffix":""},{"dropping-particle":"","family":"Filgueiras","given":"Tarciso S.","non-dropping-particle":"","parse-names":false,"suffix":""},{"dropping-particle":"","family":"Davis","given":"Jerrold I.","non-dropping-particle":"","parse-names":false,"suffix":""},{"dropping-particle":"","family":"Morrone","given":"Osvaldo","non-dropping-particle":"","parse-names":false,"suffix":""}],"container-title":"Journal of Systematics and Evolution","id":"ITEM-1","issue":"2","issued":{"date-parts":[["2015"]]},"page":"117-137","title":"A worldwide phylogenetic classification of the Poaceae (Gramineae)","type":"article-journal","volume":"53"},"uris":["http://www.mendeley.com/documents/?uuid=2904017c-681d-4d25-a613-11f00987bbb0"]},{"id":"ITEM-2","itemData":{"DOI":"10.1111/jse.12262","ISBN":"1759-6831","ISSN":"17596831","abstract":"\\nBased on recent molecular and morphological studies we present a modern worldwide phylogenetic classification of the ± 12074 grasses and place the 771 grass genera into 12 subfamilies (Anomochlooideae, Aristidoideae, Arundinoideae, Bambusoideae, Chloridoideae, Danthonioideae, Micraioideae, Oryzoideae, Panicoideae, Pharoideae, Puelioideae, and Pooideae), 6 supertribes (Andropogonodae, Arundinarodae, Bambusodae, Panicodae, Poodae, Triticodae), 51 tribes (Ampelodesmeae, Andropogoneae, Anomochloeae, Aristideae, Arundinarieae, Arundineae, Arundinelleae, Atractocarpeae, Bambuseae, Brachyelytreae, Brachypodieae, Bromeae, Brylkinieae, Centotheceae, Centropodieae, Chasmanthieae, Cynodonteae, Cyperochloeae, Danthonieae, Diarrheneae, Ehrharteae, Eragrostideae, Eriachneae, Guaduellieae, Gynerieae, Hubbardieae, Isachneae, Littledaleeae, Lygeeae, Meliceae, Micraireae, Molinieae, Nardeae, Olyreae, Oryzeae, Paniceae, Paspaleae, Phaenospermateae, Phareae, Phyllorachideae, Poeae, Steyermarkochloeae, Stipeae, Streptochaeteae, Streptogyneae, Thysanolaeneae, Triraphideae, Tristachyideae, Triticeae, Zeugiteae, and Zoysieae), and 80 subtribes (Aeluropodinae, Agrostidinae, Airinae, Ammochloinae, Andropogoninae, Anthephorinae, Anthistiriinae, Anthoxanthinae, Arthraxoninae, Arthropogoninae, Arthrostylidiinae, Arundinariinae, Aveninae, Bambusinae, Boivinellinae, Boutelouinae, Brizinae, Buergersiochloinae, Calothecinae, Cenchrinae, Chionachninae, Chusqueinae, Coicinae, Coleanthinae, Cotteinae, Cteniinae, Cynosurinae, Dactylidinae, Dichantheliinae, Dimeriinae, Duthieinae, Eleusininae, Eragrostidinae, Farragininae, Germainiinae, Gouiniinae, Guaduinae, Gymnopogoninae, Hickeliinae, Hilariinae, Holcinae, Hordeinae, Ischaeminae, Loliinae, Melinidinae, Melocanninae, Miliinae, Monanthochloinae, Muhlenbergiinae, Neurachninae, Olyrinae, Orcuttiinae, Oryzinae, Otachyriinae, Panicinae, Pappophorinae, Parapholiinae, Parianinae, Paspalinae, Perotidinae, Phalaridinae, Poinae, Racemobambosinae, Rottboelliinae, Saccharinae, Scleropogoninae, Scolochloinae, Sesleriinae, Sorghinae, Sporobolinae, Torreyochloinae, Traginae, Trichoneurinae, Triodiinae, Tripogoninae, Tripsacinae, Triticinae, Unioliinae, Zizaniinae, and Zoysiinae). In addition, we include a radial tree illustrating the hierarchical relationships among the subtribes, tribes, and subfamilies. We use the subfamilial name, Oryzoideae, over Ehrhartoideae because the latter was initially published as a misplaced rank, and we circumscribe Moli…","author":[{"dropping-particle":"","family":"Soreng","given":"Robert J.","non-dropping-particle":"","parse-names":false,"suffix":""},{"dropping-particle":"","family":"Peterson","given":"Paul M.","non-dropping-particle":"","parse-names":false,"suffix":""},{"dropping-particle":"","family":"Romaschenko","given":"Konstantin","non-dropping-particle":"","parse-names":false,"suffix":""},{"dropping-particle":"","family":"Davidse","given":"Gerrit","non-dropping-particle":"","parse-names":false,"suffix":""},{"dropping-particle":"","family":"Teisher","given":"Jordan K.","non-dropping-particle":"","parse-names":false,"suffix":""},{"dropping-particle":"","family":"Clark","given":"Lynn G.","non-dropping-particle":"","parse-names":false,"suffix":""},{"dropping-particle":"","family":"Barberá","given":"Patricia","non-dropping-particle":"","parse-names":false,"suffix":""},{"dropping-particle":"","family":"Gillespie","given":"Lynn J.","non-dropping-particle":"","parse-names":false,"suffix":""},{"dropping-particle":"","family":"Zuloaga","given":"Fernando O.","non-dropping-particle":"","parse-names":false,"suffix":""}],"container-title":"Journal of Systematics and Evolution","id":"ITEM-2","issue":"4","issued":{"date-parts":[["2017"]]},"page":"259-290","title":"A worldwide phylogenetic classification of the Poaceae (Gramineae) II: An update and a comparison of two 2015 classifications","type":"article-journal","volume":"55"},"uris":["http://www.mendeley.com/documents/?uuid=a4604b3c-83ad-4b14-b227-d564f1513409"]}],"mendeley":{"formattedCitation":"(Soreng et al., 2015, 2017)","manualFormatting":"Soreng et al., (2015, 2017)","plainTextFormattedCitation":"(Soreng et al., 2015, 2017)","previouslyFormattedCitation":"(Soreng et al., 2015, 2017)"},"properties":{"noteIndex":0},"schema":"https://github.com/citation-style-language/schema/raw/master/csl-citation.json"}</w:instrText>
        </w:r>
        <w:r>
          <w:fldChar w:fldCharType="separate"/>
        </w:r>
        <w:r w:rsidRPr="00412EEA">
          <w:rPr>
            <w:noProof/>
          </w:rPr>
          <w:t>Soreng et al., (2015, 2017)</w:t>
        </w:r>
        <w:r>
          <w:fldChar w:fldCharType="end"/>
        </w:r>
        <w:r>
          <w:t>.</w:t>
        </w:r>
      </w:ins>
    </w:p>
    <w:p w14:paraId="403CA907" w14:textId="77777777" w:rsidR="003318AC" w:rsidRDefault="003318AC" w:rsidP="003318AC">
      <w:pPr>
        <w:rPr>
          <w:ins w:id="200" w:author="Phillip Klahs" w:date="2018-10-11T14:28:00Z"/>
        </w:rPr>
      </w:pPr>
    </w:p>
    <w:p w14:paraId="722D46A9" w14:textId="77777777" w:rsidR="003318AC" w:rsidRPr="005E352D" w:rsidRDefault="003318AC" w:rsidP="003318AC">
      <w:pPr>
        <w:rPr>
          <w:ins w:id="201" w:author="Phillip Klahs" w:date="2018-10-11T14:28:00Z"/>
        </w:rPr>
      </w:pPr>
      <w:ins w:id="202" w:author="Phillip Klahs" w:date="2018-10-11T14:28:00Z">
        <w:r>
          <w:t>Previous work has confirmed the presence of intra-</w:t>
        </w:r>
        <w:proofErr w:type="spellStart"/>
        <w:r>
          <w:t>exinous</w:t>
        </w:r>
        <w:proofErr w:type="spellEnd"/>
        <w:r>
          <w:t xml:space="preserve"> channels in pollen from multiple members of the </w:t>
        </w:r>
        <w:proofErr w:type="spellStart"/>
        <w:r>
          <w:t>Pooideae</w:t>
        </w:r>
        <w:proofErr w:type="spellEnd"/>
        <w:r>
          <w:t xml:space="preserve"> </w:t>
        </w:r>
        <w:r>
          <w:fldChar w:fldCharType="begin" w:fldLock="1"/>
        </w:r>
        <w:r>
          <w:instrText>ADDIN CSL_CITATION {"citationItems":[{"id":"ITEM-1","itemData":{"DOI":"10.1080/00173138509429917","ISSN":"16512049","author":[{"dropping-particle":"","family":"Linder","given":"H. P.","non-dropping-particle":"","parse-names":false,"suffix":""},{"dropping-particle":"","family":"Ferguson","given":"I. K.","non-dropping-particle":"","parse-names":false,"suffix":""}],"container-title":"Grana","id":"ITEM-1","issue":"2","issued":{"date-parts":[["1985"]]},"page":"65-76","title":"On the pollen morphology and phylogeny of the Restionales and Poales","type":"article-journal","volume":"24"},"uris":["http://www.mendeley.com/documents/?uuid=627e02d5-8bc3-4fd6-af7b-52bf630733e2"]},{"id":"ITEM-2","itemData":{"DOI":"10.1080/00173130701472181","ISBN":"0017-3134","ISSN":"00173134","abstract":"Allergic rhinitis is an increasing health problem and pollen allergens are amongst the main elicitors of hay fever symptoms. Allergenic pollen contains a set of differently allergenic proteins which are thought to play a role in the pollen germination and fertilisation process. They are released upon contact with the stigma or mucosa or upon pollen grain rupture. Although the determinants of allergenicity of these proteins are still largely undiscovered, accessibility and solubility are now thought to mainly influence allergenic potency. Pollen of 61 allergenic plants was investigated with scanning and transmission electron microscopy. Most of the minor allergenic plants like species of the families Salicaceae, Fagaceae or Ulmaceae show the typical pollen wall organisation with intine, compact endexine and ektexine whereas in the majority of the major allergenic plants like species of Betulaceae and Poaceae the endexine is not detectable. Ambrosia artemisiifolia exhibits a laminated endexine. In addition, pollen of these major allergenic plants does not have electron-dense pollenkitt and starch is stored in a high proportion of the examined pollen. The question is raised whether pollen morphology and ultrastructure might contribute to the accessibility and therefore allergenicity of allergenic proteins.","author":[{"dropping-particle":"","family":"Diethart","given":"Bernadette","non-dropping-particle":"","parse-names":false,"suffix":""},{"dropping-particle":"","family":"Sam","given":"Saskia","non-dropping-particle":"","parse-names":false,"suffix":""},{"dropping-particle":"","family":"Weber","given":"Martina","non-dropping-particle":"","parse-names":false,"suffix":""}],"container-title":"Grana","id":"ITEM-2","issue":"3","issued":{"date-parts":[["2007"]]},"page":"164-175","title":"Walls of allergenic pollen: Special reference to the endexine","type":"article-journal","volume":"46"},"uris":["http://www.mendeley.com/documents/?uuid=d7a57243-e94f-4081-a135-3862be58e0f4"]},{"id":"ITEM-3","itemData":{"DOI":"10.1080/00173139709362626","ISSN":"16512049","author":[{"dropping-particle":"","family":"Marquez","given":"Jesus","non-dropping-particle":"","parse-names":false,"suffix":""},{"dropping-particle":"","family":"Seoane-Camba","given":"Juan A.","non-dropping-particle":"","parse-names":false,"suffix":""},{"dropping-particle":"","family":"Suarez-Cervera","given":"Maria","non-dropping-particle":"","parse-names":false,"suffix":""}],"container-title":"Grana","id":"ITEM-3","issue":"6","issued":{"date-parts":[["1997"]]},"page":"328-342","title":"The role of the intine and cytoplasm in the activation and germination processes of Poaceae pollen grains","type":"article-journal","volume":"36"},"uris":["http://www.mendeley.com/documents/?uuid=f31f8ea7-f5b1-476e-8319-21517660ffd0"]},{"id":"ITEM-4","itemData":{"DOI":"10.1080/00173138709429945","ISBN":"0017-3134","ISSN":"0017-3134","abstract":"Abstract The exine stereostructure (scanning electron microscopy) and ultrastructure (transmission electron microscopy) of pollen of seven grass species, is related to the allergens extracted from these pollen grains. The heterogeneity of the allergens was studied by the immunoprint technique and revealed by labelling the binding of grass pollen sensitive patients IgE antibodies. Using patient sera recognizing a very restricted number of allergens, we showed that a group of pollen had a great number of allergens in common (Dactylis, Agrostis, Festuca, Lolium, Holcus) and, in decreasing cross reactivities order, we found Avena and, finally, Zea mays. The tectum stereostructure shows presence of insulae in all pollen grains except in Zea mays which has small isolated spinules. These insulae are separated by very wide and deep interinsular spaces in Avena sativa with connections between insulae. In the remaining species, no connections were seen between the insulae. These observations were in good correlatio...","author":[{"dropping-particle":"","family":"Peltre","given":"G.","non-dropping-particle":"","parse-names":false,"suffix":""},{"dropping-particle":"","family":"Cerceau-Larrival","given":"M.-Th.","non-dropping-particle":"","parse-names":false,"suffix":""},{"dropping-particle":"","family":"Hideux","given":"M.","non-dropping-particle":"","parse-names":false,"suffix":""},{"dropping-particle":"","family":"Abadie","given":"M.","non-dropping-particle":"","parse-names":false,"suffix":""},{"dropping-particle":"","family":"David","given":"B.","non-dropping-particle":"","parse-names":false,"suffix":""}],"container-title":"Grana","id":"ITEM-4","issue":"2","issued":{"date-parts":[["1987"]]},"page":"158-170","title":"Scanning and transmission electron microscopy related to immunochemical analysis of grass pollen","type":"article-journal","volume":"26"},"uris":["http://www.mendeley.com/documents/?uuid=36fde532-38d9-4f58-a98b-4c6773599f65"]},{"id":"ITEM-5","itemData":{"author":[{"dropping-particle":"","family":"Jewell","given":"A.W.","non-dropping-particle":"","parse-names":false,"suffix":""},{"dropping-particle":"","family":"Murray","given":"B.G.","non-dropping-particle":"","parse-names":false,"suffix":""},{"dropping-particle":"","family":"Alloway","given":"B.J.","non-dropping-particle":"","parse-names":false,"suffix":""}],"container-title":"Plant, Cell and Environment","id":"ITEM-5","issue":"4","issued":{"date-parts":[["1988"]]},"page":"273-281","title":"Light and electron microscope studies on pollen development in barley (Hordeum vulgare L .) grown under copper-sufficient and deficient conditions","type":"article-journal","volume":"11"},"uris":["http://www.mendeley.com/documents/?uuid=6f06d8e4-468e-4c93-932a-4f2ca87f6c80"]}],"mendeley":{"formattedCitation":"(Linder and Ferguson, 1985; Peltre et al., 1987; Jewell et al., 1988; Marquez et al., 1997; Diethart et al., 2007)","plainTextFormattedCitation":"(Linder and Ferguson, 1985; Peltre et al., 1987; Jewell et al., 1988; Marquez et al., 1997; Diethart et al., 2007)","previouslyFormattedCitation":"(Linder and Ferguson, 1985; Peltre et al., 1987; Jewell et al., 1988; Marquez et al., 1997; Diethart et al., 2007)"},"properties":{"noteIndex":0},"schema":"https://github.com/citation-style-language/schema/raw/master/csl-citation.json"}</w:instrText>
        </w:r>
        <w:r>
          <w:fldChar w:fldCharType="separate"/>
        </w:r>
        <w:r w:rsidRPr="00A0604B">
          <w:rPr>
            <w:noProof/>
          </w:rPr>
          <w:t>(Linder and Ferguson, 1985; Peltre et al., 1987; Jewell et al., 1988; Marquez et al., 1997; Diethart et al., 2007)</w:t>
        </w:r>
        <w:r>
          <w:fldChar w:fldCharType="end"/>
        </w:r>
        <w:r>
          <w:t xml:space="preserve">, </w:t>
        </w:r>
        <w:proofErr w:type="spellStart"/>
        <w:r>
          <w:t>Panicoideae</w:t>
        </w:r>
        <w:proofErr w:type="spellEnd"/>
        <w:r>
          <w:t xml:space="preserve"> </w:t>
        </w:r>
        <w:r>
          <w:fldChar w:fldCharType="begin" w:fldLock="1"/>
        </w:r>
        <w:r>
          <w:instrText>ADDIN CSL_CITATION {"citationItems":[{"id":"ITEM-1","itemData":{"author":[{"dropping-particle":"","family":"Christensen","given":"Jon E.","non-dropping-particle":"","parse-names":false,"suffix":""},{"dropping-particle":"","family":"Horner","given":"Harry T.","non-dropping-particle":"","parse-names":false,"suffix":""}],"container-title":"American Journal of Botany","id":"ITEM-1","issue":"6","issued":{"date-parts":[["1974"]]},"page":"604-623","title":"Pollen pore development and its spatial orientation during microsporogenesis in the grass Sorghum bicolor","type":"article-journal","volume":"61"},"uris":["http://www.mendeley.com/documents/?uuid=1ab62923-7da6-4cbf-b9f0-92c4809e7be7"]},{"id":"ITEM-2","itemData":{"DOI":"10.1080/00173139709362626","ISSN":"16512049","author":[{"dropping-particle":"","family":"Marquez","given":"Jesus","non-dropping-particle":"","parse-names":false,"suffix":""},{"dropping-particle":"","family":"Seoane-Camba","given":"Juan A.","non-dropping-particle":"","parse-names":false,"suffix":""},{"dropping-particle":"","family":"Suarez-Cervera","given":"Maria","non-dropping-particle":"","parse-names":false,"suffix":""}],"container-title":"Grana","id":"ITEM-2","issue":"6","issued":{"date-parts":[["1997"]]},"page":"328-342","title":"The role of the intine and cytoplasm in the activation and germination processes of Poaceae pollen grains","type":"article-journal","volume":"36"},"uris":["http://www.mendeley.com/documents/?uuid=f31f8ea7-f5b1-476e-8319-21517660ffd0"]},{"id":"ITEM-3","itemData":{"DOI":"10.1080/00173138709429945","ISBN":"0017-3134","ISSN":"0017-3134","abstract":"Abstract The exine stereostructure (scanning electron microscopy) and ultrastructure (transmission electron microscopy) of pollen of seven grass species, is related to the allergens extracted from these pollen grains. The heterogeneity of the allergens was studied by the immunoprint technique and revealed by labelling the binding of grass pollen sensitive patients IgE antibodies. Using patient sera recognizing a very restricted number of allergens, we showed that a group of pollen had a great number of allergens in common (Dactylis, Agrostis, Festuca, Lolium, Holcus) and, in decreasing cross reactivities order, we found Avena and, finally, Zea mays. The tectum stereostructure shows presence of insulae in all pollen grains except in Zea mays which has small isolated spinules. These insulae are separated by very wide and deep interinsular spaces in Avena sativa with connections between insulae. In the remaining species, no connections were seen between the insulae. These observations were in good correlatio...","author":[{"dropping-particle":"","family":"Peltre","given":"G.","non-dropping-particle":"","parse-names":false,"suffix":""},{"dropping-particle":"","family":"Cerceau-Larrival","given":"M.-Th.","non-dropping-particle":"","parse-names":false,"suffix":""},{"dropping-particle":"","family":"Hideux","given":"M.","non-dropping-particle":"","parse-names":false,"suffix":""},{"dropping-particle":"","family":"Abadie","given":"M.","non-dropping-particle":"","parse-names":false,"suffix":""},{"dropping-particle":"","family":"David","given":"B.","non-dropping-particle":"","parse-names":false,"suffix":""}],"container-title":"Grana","id":"ITEM-3","issue":"2","issued":{"date-parts":[["1987"]]},"page":"158-170","title":"Scanning and transmission electron microscopy related to immunochemical analysis of grass pollen","type":"article-journal","volume":"26"},"uris":["http://www.mendeley.com/documents/?uuid=36fde532-38d9-4f58-a98b-4c6773599f65"]},{"id":"ITEM-4","itemData":{"author":[{"dropping-particle":"","family":"Larson","given":"Donald A.","non-dropping-particle":"","parse-names":false,"suffix":""},{"dropping-particle":"","family":"Skvarla","given":"John J.","non-dropping-particle":"","parse-names":false,"suffix":""},{"dropping-particle":"","family":"Lewis","given":"C.W.","non-dropping-particle":"","parse-names":false,"suffix":""}],"container-title":"Pollen et Spores","id":"ITEM-4","issue":"2","issued":{"date-parts":[["1962"]]},"page":"233-246","title":"An electron microscope study of exine stratification and fine structure","type":"article-journal","volume":"4"},"uris":["http://www.mendeley.com/documents/?uuid=ce97565b-18a4-4f73-9bf5-fdd564792d75"]}],"mendeley":{"formattedCitation":"(Larson et al., 1962; Christensen and Horner, 1974; Peltre et al., 1987; Marquez et al., 1997)","plainTextFormattedCitation":"(Larson et al., 1962; Christensen and Horner, 1974; Peltre et al., 1987; Marquez et al., 1997)","previouslyFormattedCitation":"(Christensen and Horner, 1974; Peltre et al., 1987; Marquez et al., 1997)"},"properties":{"noteIndex":0},"schema":"https://github.com/citation-style-language/schema/raw/master/csl-citation.json"}</w:instrText>
        </w:r>
        <w:r>
          <w:fldChar w:fldCharType="separate"/>
        </w:r>
        <w:r w:rsidRPr="000A010F">
          <w:rPr>
            <w:noProof/>
          </w:rPr>
          <w:t>(Larson et al., 1962; Christensen and Horner, 1974; Peltre et al., 1987; Marquez et al., 1997)</w:t>
        </w:r>
        <w:r>
          <w:fldChar w:fldCharType="end"/>
        </w:r>
        <w:r>
          <w:t xml:space="preserve">, and </w:t>
        </w:r>
        <w:proofErr w:type="spellStart"/>
        <w:r>
          <w:t>Chloridoideae</w:t>
        </w:r>
        <w:proofErr w:type="spellEnd"/>
        <w:r>
          <w:t xml:space="preserve"> </w:t>
        </w:r>
        <w:r>
          <w:fldChar w:fldCharType="begin" w:fldLock="1"/>
        </w:r>
        <w:r>
          <w:instrText>ADDIN CSL_CITATION {"citationItems":[{"id":"ITEM-1","itemData":{"DOI":"10.1080/00173130410000776","ISSN":"00173134","abstract":"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Liu","given":"Qing","non-dropping-particle":"","parse-names":false,"suffix":""},{"dropping-particle":"","family":"Zhao","given":"Nan Xian","non-dropping-particle":"","parse-names":false,"suffix":""},{"dropping-particle":"","family":"Hao","given":"Gang","non-dropping-particle":"","parse-names":false,"suffix":""}],"container-title":"Grana","id":"ITEM-1","issue":"4","issued":{"date-parts":[["2004"]]},"page":"238-248","title":"Pollen morphology of the Chloridoideae (Gramineae)","type":"article-journal","volume":"43"},"uris":["http://www.mendeley.com/documents/?uuid=289b4b96-7e23-4678-9ae1-a7fd26f9e490"]}],"mendeley":{"formattedCitation":"(Liu et al., 2004)","plainTextFormattedCitation":"(Liu et al., 2004)","previouslyFormattedCitation":"(Liu et al., 2004)"},"properties":{"noteIndex":0},"schema":"https://github.com/citation-style-language/schema/raw/master/csl-citation.json"}</w:instrText>
        </w:r>
        <w:r>
          <w:fldChar w:fldCharType="separate"/>
        </w:r>
        <w:r w:rsidRPr="00CB0644">
          <w:rPr>
            <w:noProof/>
          </w:rPr>
          <w:t>(Liu et al., 2004)</w:t>
        </w:r>
        <w:r>
          <w:fldChar w:fldCharType="end"/>
        </w:r>
        <w:r>
          <w:t xml:space="preserve">.  Therefore, we focus the bulk of our sampling outside of these well-studied subfamilies. The exceptions are </w:t>
        </w:r>
        <w:proofErr w:type="spellStart"/>
        <w:r w:rsidRPr="00412EEA">
          <w:rPr>
            <w:i/>
          </w:rPr>
          <w:t>Brachyelytrum</w:t>
        </w:r>
        <w:proofErr w:type="spellEnd"/>
        <w:r w:rsidRPr="00412EEA">
          <w:rPr>
            <w:i/>
          </w:rPr>
          <w:t xml:space="preserve"> </w:t>
        </w:r>
        <w:proofErr w:type="spellStart"/>
        <w:r w:rsidRPr="00412EEA">
          <w:rPr>
            <w:i/>
          </w:rPr>
          <w:t>erectum</w:t>
        </w:r>
        <w:proofErr w:type="spellEnd"/>
        <w:r>
          <w:rPr>
            <w:i/>
          </w:rPr>
          <w:t xml:space="preserve">, </w:t>
        </w:r>
        <w:proofErr w:type="spellStart"/>
        <w:r w:rsidRPr="00412EEA">
          <w:rPr>
            <w:i/>
          </w:rPr>
          <w:t>Brachypodium</w:t>
        </w:r>
        <w:proofErr w:type="spellEnd"/>
        <w:r w:rsidRPr="00412EEA">
          <w:rPr>
            <w:i/>
          </w:rPr>
          <w:t xml:space="preserve"> </w:t>
        </w:r>
        <w:proofErr w:type="spellStart"/>
        <w:r w:rsidRPr="00412EEA">
          <w:rPr>
            <w:i/>
          </w:rPr>
          <w:t>distachyon</w:t>
        </w:r>
        <w:proofErr w:type="spellEnd"/>
        <w:r>
          <w:rPr>
            <w:i/>
          </w:rPr>
          <w:t xml:space="preserve">, </w:t>
        </w:r>
        <w:proofErr w:type="spellStart"/>
        <w:r w:rsidRPr="00412EEA">
          <w:rPr>
            <w:i/>
          </w:rPr>
          <w:t>Diarrhena</w:t>
        </w:r>
        <w:proofErr w:type="spellEnd"/>
        <w:r w:rsidRPr="00412EEA">
          <w:rPr>
            <w:i/>
          </w:rPr>
          <w:t xml:space="preserve"> </w:t>
        </w:r>
        <w:proofErr w:type="spellStart"/>
        <w:r>
          <w:rPr>
            <w:i/>
          </w:rPr>
          <w:t>obovata</w:t>
        </w:r>
        <w:proofErr w:type="spellEnd"/>
        <w:r>
          <w:rPr>
            <w:i/>
          </w:rPr>
          <w:t xml:space="preserve">, </w:t>
        </w:r>
        <w:proofErr w:type="spellStart"/>
        <w:r w:rsidRPr="00412EEA">
          <w:rPr>
            <w:i/>
          </w:rPr>
          <w:t>Glyceria</w:t>
        </w:r>
        <w:proofErr w:type="spellEnd"/>
        <w:r w:rsidRPr="00412EEA">
          <w:rPr>
            <w:i/>
          </w:rPr>
          <w:t xml:space="preserve"> </w:t>
        </w:r>
        <w:proofErr w:type="spellStart"/>
        <w:r w:rsidRPr="00412EEA">
          <w:rPr>
            <w:i/>
          </w:rPr>
          <w:t>striata</w:t>
        </w:r>
        <w:proofErr w:type="spellEnd"/>
        <w:r w:rsidRPr="00412EEA">
          <w:t>, and</w:t>
        </w:r>
        <w:r>
          <w:rPr>
            <w:i/>
          </w:rPr>
          <w:t xml:space="preserve"> </w:t>
        </w:r>
        <w:proofErr w:type="spellStart"/>
        <w:r w:rsidRPr="00412EEA">
          <w:rPr>
            <w:i/>
          </w:rPr>
          <w:t>Hesperostipa</w:t>
        </w:r>
        <w:proofErr w:type="spellEnd"/>
        <w:r w:rsidRPr="00412EEA">
          <w:rPr>
            <w:i/>
          </w:rPr>
          <w:t xml:space="preserve"> </w:t>
        </w:r>
        <w:proofErr w:type="spellStart"/>
        <w:r w:rsidRPr="00412EEA">
          <w:rPr>
            <w:i/>
          </w:rPr>
          <w:t>spartea</w:t>
        </w:r>
        <w:proofErr w:type="spellEnd"/>
        <w:r>
          <w:t xml:space="preserve"> in the </w:t>
        </w:r>
        <w:proofErr w:type="spellStart"/>
        <w:r>
          <w:t>Pooideae</w:t>
        </w:r>
        <w:proofErr w:type="spellEnd"/>
        <w:r>
          <w:t xml:space="preserve">; </w:t>
        </w:r>
        <w:proofErr w:type="spellStart"/>
        <w:r w:rsidRPr="00412EEA">
          <w:rPr>
            <w:i/>
          </w:rPr>
          <w:t>Centotheca</w:t>
        </w:r>
        <w:proofErr w:type="spellEnd"/>
        <w:r w:rsidRPr="00412EEA">
          <w:rPr>
            <w:i/>
          </w:rPr>
          <w:t xml:space="preserve"> </w:t>
        </w:r>
        <w:proofErr w:type="spellStart"/>
        <w:r w:rsidRPr="00412EEA">
          <w:rPr>
            <w:i/>
          </w:rPr>
          <w:t>lappacea</w:t>
        </w:r>
        <w:proofErr w:type="spellEnd"/>
        <w:r>
          <w:rPr>
            <w:i/>
          </w:rPr>
          <w:t xml:space="preserve">, </w:t>
        </w:r>
        <w:proofErr w:type="spellStart"/>
        <w:r w:rsidRPr="00412EEA">
          <w:rPr>
            <w:i/>
          </w:rPr>
          <w:t>Chasmanthium</w:t>
        </w:r>
        <w:proofErr w:type="spellEnd"/>
        <w:r w:rsidRPr="00412EEA">
          <w:rPr>
            <w:i/>
          </w:rPr>
          <w:t xml:space="preserve"> </w:t>
        </w:r>
        <w:proofErr w:type="spellStart"/>
        <w:r>
          <w:rPr>
            <w:i/>
          </w:rPr>
          <w:t>l</w:t>
        </w:r>
        <w:r w:rsidRPr="00412EEA">
          <w:rPr>
            <w:i/>
          </w:rPr>
          <w:t>atifolium</w:t>
        </w:r>
        <w:proofErr w:type="spellEnd"/>
        <w:r>
          <w:rPr>
            <w:i/>
          </w:rPr>
          <w:t xml:space="preserve">, </w:t>
        </w:r>
        <w:proofErr w:type="spellStart"/>
        <w:r w:rsidRPr="00412EEA">
          <w:rPr>
            <w:i/>
          </w:rPr>
          <w:t>Gynerium</w:t>
        </w:r>
        <w:proofErr w:type="spellEnd"/>
        <w:r w:rsidRPr="00412EEA">
          <w:rPr>
            <w:i/>
          </w:rPr>
          <w:t xml:space="preserve"> </w:t>
        </w:r>
        <w:proofErr w:type="spellStart"/>
        <w:r w:rsidRPr="00412EEA">
          <w:rPr>
            <w:i/>
          </w:rPr>
          <w:t>sagittatum</w:t>
        </w:r>
        <w:proofErr w:type="spellEnd"/>
        <w:r>
          <w:rPr>
            <w:i/>
          </w:rPr>
          <w:t xml:space="preserve">, </w:t>
        </w:r>
        <w:proofErr w:type="spellStart"/>
        <w:r w:rsidRPr="00412EEA">
          <w:rPr>
            <w:i/>
          </w:rPr>
          <w:t>Echinochloa</w:t>
        </w:r>
        <w:proofErr w:type="spellEnd"/>
        <w:r w:rsidRPr="00412EEA">
          <w:rPr>
            <w:i/>
          </w:rPr>
          <w:t xml:space="preserve"> </w:t>
        </w:r>
        <w:proofErr w:type="spellStart"/>
        <w:r w:rsidRPr="00412EEA">
          <w:rPr>
            <w:i/>
          </w:rPr>
          <w:t>crusgalli</w:t>
        </w:r>
        <w:proofErr w:type="spellEnd"/>
        <w:r>
          <w:rPr>
            <w:i/>
          </w:rPr>
          <w:t xml:space="preserve">, </w:t>
        </w:r>
        <w:r w:rsidRPr="00412EEA">
          <w:rPr>
            <w:i/>
          </w:rPr>
          <w:t>Panicum virgatum</w:t>
        </w:r>
        <w:r w:rsidRPr="00412EEA">
          <w:t>, and</w:t>
        </w:r>
        <w:r>
          <w:rPr>
            <w:i/>
          </w:rPr>
          <w:t xml:space="preserve"> </w:t>
        </w:r>
        <w:proofErr w:type="spellStart"/>
        <w:r w:rsidRPr="00412EEA">
          <w:rPr>
            <w:i/>
          </w:rPr>
          <w:t>Danthoniopsis</w:t>
        </w:r>
        <w:proofErr w:type="spellEnd"/>
        <w:r w:rsidRPr="00412EEA">
          <w:rPr>
            <w:i/>
          </w:rPr>
          <w:t xml:space="preserve"> </w:t>
        </w:r>
        <w:proofErr w:type="spellStart"/>
        <w:r w:rsidRPr="00412EEA">
          <w:rPr>
            <w:i/>
          </w:rPr>
          <w:t>dinteri</w:t>
        </w:r>
        <w:proofErr w:type="spellEnd"/>
        <w:r>
          <w:t xml:space="preserve"> in the </w:t>
        </w:r>
        <w:proofErr w:type="spellStart"/>
        <w:r>
          <w:t>Panicoideae</w:t>
        </w:r>
        <w:proofErr w:type="spellEnd"/>
        <w:r>
          <w:t xml:space="preserve">; and </w:t>
        </w:r>
        <w:proofErr w:type="spellStart"/>
        <w:r w:rsidRPr="005E352D">
          <w:rPr>
            <w:i/>
          </w:rPr>
          <w:t>Centropodia</w:t>
        </w:r>
        <w:proofErr w:type="spellEnd"/>
        <w:r w:rsidRPr="005E352D">
          <w:rPr>
            <w:i/>
          </w:rPr>
          <w:t xml:space="preserve"> </w:t>
        </w:r>
        <w:proofErr w:type="spellStart"/>
        <w:r w:rsidRPr="005E352D">
          <w:rPr>
            <w:i/>
          </w:rPr>
          <w:t>glauca</w:t>
        </w:r>
        <w:proofErr w:type="spellEnd"/>
        <w:r w:rsidRPr="005E352D">
          <w:t xml:space="preserve"> and</w:t>
        </w:r>
        <w:r>
          <w:rPr>
            <w:i/>
          </w:rPr>
          <w:t xml:space="preserve"> </w:t>
        </w:r>
        <w:proofErr w:type="spellStart"/>
        <w:r w:rsidRPr="005E352D">
          <w:rPr>
            <w:i/>
          </w:rPr>
          <w:t>Bouteloua</w:t>
        </w:r>
        <w:proofErr w:type="spellEnd"/>
        <w:r w:rsidRPr="005E352D">
          <w:rPr>
            <w:i/>
          </w:rPr>
          <w:t xml:space="preserve"> </w:t>
        </w:r>
        <w:proofErr w:type="spellStart"/>
        <w:r w:rsidRPr="005E352D">
          <w:rPr>
            <w:i/>
          </w:rPr>
          <w:t>curtipendula</w:t>
        </w:r>
        <w:proofErr w:type="spellEnd"/>
        <w:r>
          <w:t xml:space="preserve"> in the </w:t>
        </w:r>
        <w:proofErr w:type="spellStart"/>
        <w:r>
          <w:t>Chloridoideae</w:t>
        </w:r>
        <w:proofErr w:type="spellEnd"/>
        <w:r>
          <w:t>. These taxa are included to improve our understanding of pollen wall ultrastructure in the earliest-diverging members of their respective tribes and subtribes.</w:t>
        </w:r>
      </w:ins>
    </w:p>
    <w:p w14:paraId="4DFCA86C" w14:textId="77777777" w:rsidR="003318AC" w:rsidRDefault="003318AC" w:rsidP="003318AC">
      <w:pPr>
        <w:rPr>
          <w:ins w:id="203" w:author="Phillip Klahs" w:date="2018-10-11T14:28:00Z"/>
        </w:rPr>
      </w:pPr>
    </w:p>
    <w:p w14:paraId="70D607C8" w14:textId="77777777" w:rsidR="003318AC" w:rsidRDefault="003318AC" w:rsidP="003318AC">
      <w:pPr>
        <w:rPr>
          <w:ins w:id="204" w:author="Phillip Klahs" w:date="2018-10-11T14:28:00Z"/>
        </w:rPr>
      </w:pPr>
      <w:ins w:id="205" w:author="Phillip Klahs" w:date="2018-10-11T14:28:00Z">
        <w:r>
          <w:lastRenderedPageBreak/>
          <w:t>Twenty-three of the thirty-six proposed taxa are selected from subfamilies in which studies of pollen wall ultrastructure are rare or absent, or in which past work was inconclusive. The presence of intra-</w:t>
        </w:r>
        <w:proofErr w:type="spellStart"/>
        <w:r>
          <w:t>exinous</w:t>
        </w:r>
        <w:proofErr w:type="spellEnd"/>
        <w:r>
          <w:t xml:space="preserve"> channels has been confirmed in </w:t>
        </w:r>
        <w:proofErr w:type="spellStart"/>
        <w:r w:rsidRPr="001F0752">
          <w:rPr>
            <w:i/>
          </w:rPr>
          <w:t>Pariana</w:t>
        </w:r>
        <w:proofErr w:type="spellEnd"/>
        <w:r w:rsidRPr="001F0752">
          <w:rPr>
            <w:i/>
          </w:rPr>
          <w:t xml:space="preserve"> </w:t>
        </w:r>
        <w:proofErr w:type="spellStart"/>
        <w:r w:rsidRPr="001F0752">
          <w:rPr>
            <w:i/>
          </w:rPr>
          <w:t>stenolemma</w:t>
        </w:r>
        <w:proofErr w:type="spellEnd"/>
        <w:r>
          <w:rPr>
            <w:i/>
          </w:rPr>
          <w:t xml:space="preserve"> </w:t>
        </w:r>
        <w:r>
          <w:t>pollen</w:t>
        </w:r>
        <w:r w:rsidRPr="001F0752">
          <w:t xml:space="preserve"> </w:t>
        </w:r>
        <w:r>
          <w:fldChar w:fldCharType="begin" w:fldLock="1"/>
        </w:r>
        <w:r>
          <w:instrText>ADDIN CSL_CITATION {"citationItems":[{"id":"ITEM-1","itemData":{"DOI":"10.1080/00173139309429987","ISBN":"0017-3134","ISSN":"16512049","abstract":"Pollen grains of eleven species of Pariana, a small genus of herbaceous bamboos, were studied using LM, SEM and TEM. Ten of them have the Pariana stenolemma-type of pollen characterized by areolate exine due to relatively high and well separated denticulate processes on a slightly undulated tectum, vestigial columellae and no distinct annulus. At the pore edge the foot layer is thickened and folded. P campetris (P campestris-type) shows this exine feature only at magnifications higher than x 2000, whereas the denticulate processes are clearly visible at x 400 magnification in the other ten species. The pores are bordered by a distinct annulus. The high relief of the Pariana pollen forming a relatively rough surface would offer more friction in wind transport than the smooth surface of other grass pollen grains. Insects visiting the flowers have been observed which support the idea of possible insect pollination. If this would be the case, the parianas would be an example of correlation between pollen form and function in the evolution of the Gramineae.","author":[{"dropping-particle":"","family":"Salgado-Labouriau","given":"Maria Lea","non-dropping-particle":"","parse-names":false,"suffix":""},{"dropping-particle":"","family":"Nilsson","given":"Siwert","non-dropping-particle":"","parse-names":false,"suffix":""},{"dropping-particle":"","family":"Rinaldi","given":"Milagro","non-dropping-particle":"","parse-names":false,"suffix":""}],"container-title":"Grana","id":"ITEM-1","issue":"4-5","issued":{"date-parts":[["1993"]]},"page":"243-249","title":"Exine sculpture in Pariana pollen (Gramineae)","type":"article-journal","volume":"32"},"uris":["http://www.mendeley.com/documents/?uuid=308d0a04-4294-403d-9d18-12001744bf9a"]}],"mendeley":{"formattedCitation":"(Salgado-Labouriau et al., 1993)","plainTextFormattedCitation":"(Salgado-Labouriau et al., 1993)","previouslyFormattedCitation":"(Salgado-Labouriau et al., 1993)"},"properties":{"noteIndex":0},"schema":"https://github.com/citation-style-language/schema/raw/master/csl-citation.json"}</w:instrText>
        </w:r>
        <w:r>
          <w:fldChar w:fldCharType="separate"/>
        </w:r>
        <w:r w:rsidRPr="001F0752">
          <w:rPr>
            <w:noProof/>
          </w:rPr>
          <w:t>(Salgado-Labouriau et al., 1993)</w:t>
        </w:r>
        <w:r>
          <w:fldChar w:fldCharType="end"/>
        </w:r>
        <w:r>
          <w:t xml:space="preserve">, but no other bamboos have been sampled to date. We propose to study three additional members of the </w:t>
        </w:r>
        <w:proofErr w:type="spellStart"/>
        <w:r>
          <w:t>Bambusoideae</w:t>
        </w:r>
        <w:proofErr w:type="spellEnd"/>
        <w:r>
          <w:t xml:space="preserve"> for which pollen is readily available: </w:t>
        </w:r>
        <w:proofErr w:type="spellStart"/>
        <w:r w:rsidRPr="00172E6E">
          <w:rPr>
            <w:i/>
          </w:rPr>
          <w:t>Arundinaria</w:t>
        </w:r>
        <w:proofErr w:type="spellEnd"/>
        <w:r w:rsidRPr="00172E6E">
          <w:rPr>
            <w:i/>
          </w:rPr>
          <w:t xml:space="preserve"> </w:t>
        </w:r>
        <w:proofErr w:type="spellStart"/>
        <w:r w:rsidRPr="00172E6E">
          <w:rPr>
            <w:i/>
          </w:rPr>
          <w:t>gigantea</w:t>
        </w:r>
        <w:proofErr w:type="spellEnd"/>
        <w:r w:rsidRPr="00172E6E">
          <w:t>,</w:t>
        </w:r>
        <w:r w:rsidRPr="00172E6E">
          <w:rPr>
            <w:i/>
          </w:rPr>
          <w:t xml:space="preserve"> </w:t>
        </w:r>
        <w:proofErr w:type="spellStart"/>
        <w:r w:rsidRPr="00172E6E">
          <w:rPr>
            <w:i/>
          </w:rPr>
          <w:t>Guadua</w:t>
        </w:r>
        <w:proofErr w:type="spellEnd"/>
        <w:r w:rsidRPr="00172E6E">
          <w:rPr>
            <w:i/>
          </w:rPr>
          <w:t xml:space="preserve"> </w:t>
        </w:r>
        <w:proofErr w:type="spellStart"/>
        <w:r w:rsidRPr="00172E6E">
          <w:rPr>
            <w:i/>
          </w:rPr>
          <w:t>angustifolia</w:t>
        </w:r>
        <w:proofErr w:type="spellEnd"/>
        <w:r w:rsidRPr="00172E6E">
          <w:t>, and</w:t>
        </w:r>
        <w:r w:rsidRPr="00172E6E">
          <w:rPr>
            <w:i/>
          </w:rPr>
          <w:t xml:space="preserve"> </w:t>
        </w:r>
        <w:proofErr w:type="spellStart"/>
        <w:r w:rsidRPr="00172E6E">
          <w:rPr>
            <w:i/>
          </w:rPr>
          <w:t>Lithachne</w:t>
        </w:r>
        <w:proofErr w:type="spellEnd"/>
        <w:r w:rsidRPr="00172E6E">
          <w:rPr>
            <w:i/>
          </w:rPr>
          <w:t xml:space="preserve"> </w:t>
        </w:r>
        <w:proofErr w:type="spellStart"/>
        <w:r w:rsidRPr="00172E6E">
          <w:rPr>
            <w:i/>
          </w:rPr>
          <w:t>pauciflora</w:t>
        </w:r>
        <w:proofErr w:type="spellEnd"/>
        <w:r>
          <w:t>.</w:t>
        </w:r>
      </w:ins>
    </w:p>
    <w:p w14:paraId="5DF5679C" w14:textId="77777777" w:rsidR="003318AC" w:rsidRDefault="003318AC" w:rsidP="003318AC">
      <w:pPr>
        <w:rPr>
          <w:ins w:id="206" w:author="Phillip Klahs" w:date="2018-10-11T14:28:00Z"/>
        </w:rPr>
      </w:pPr>
    </w:p>
    <w:p w14:paraId="2A94B180" w14:textId="77777777" w:rsidR="003318AC" w:rsidRDefault="003318AC" w:rsidP="003318AC">
      <w:pPr>
        <w:rPr>
          <w:ins w:id="207" w:author="Phillip Klahs" w:date="2018-10-11T14:28:00Z"/>
        </w:rPr>
      </w:pPr>
      <w:ins w:id="208" w:author="Phillip Klahs" w:date="2018-10-11T14:28:00Z">
        <w:r>
          <w:t xml:space="preserve">Seminal work by </w:t>
        </w:r>
        <w:r>
          <w:fldChar w:fldCharType="begin" w:fldLock="1"/>
        </w:r>
        <w:r>
          <w:instrText>ADDIN CSL_CITATION {"citationItems":[{"id":"ITEM-1","itemData":{"DOI":"10.1080/00173136709432845","ISBN":"0017313670943","author":[{"dropping-particle":"","family":"Chanda","given":"Sunirmal","non-dropping-particle":"","parse-names":false,"suffix":""},{"dropping-particle":"","family":"Rowley","given":"John","non-dropping-particle":"","parse-names":false,"suffix":""}],"container-title":"Grana","id":"ITEM-1","issue":"1","issued":{"date-parts":[["1967"]]},"page":"16-36","title":"Apertural types in pollen of the Restionaceae and Flagellariaceae","type":"article-journal","volume":"7"},"uris":["http://www.mendeley.com/documents/?uuid=4cb076ea-cb85-45f0-a87a-a9e7b99150f9"]}],"mendeley":{"formattedCitation":"(Chanda and Rowley, 1967)","manualFormatting":"Chanda and Rowley (1967)","plainTextFormattedCitation":"(Chanda and Rowley, 1967)","previouslyFormattedCitation":"(Chanda and Rowley, 1967)"},"properties":{"noteIndex":0},"schema":"https://github.com/citation-style-language/schema/raw/master/csl-citation.json"}</w:instrText>
        </w:r>
        <w:r>
          <w:fldChar w:fldCharType="separate"/>
        </w:r>
        <w:r w:rsidRPr="006E5055">
          <w:rPr>
            <w:noProof/>
          </w:rPr>
          <w:t>Chanda and Rowley (1967)</w:t>
        </w:r>
        <w:r>
          <w:fldChar w:fldCharType="end"/>
        </w:r>
        <w:r>
          <w:t xml:space="preserve"> in the </w:t>
        </w:r>
        <w:proofErr w:type="spellStart"/>
        <w:r>
          <w:t>Flagellariaceae</w:t>
        </w:r>
        <w:proofErr w:type="spellEnd"/>
        <w:r>
          <w:t xml:space="preserve">, </w:t>
        </w:r>
        <w:proofErr w:type="spellStart"/>
        <w:r>
          <w:t>Ecdeicoleaceae</w:t>
        </w:r>
        <w:proofErr w:type="spellEnd"/>
        <w:r>
          <w:t>, and what is now known as the</w:t>
        </w:r>
        <w:r w:rsidRPr="00AF69D9">
          <w:t xml:space="preserve"> </w:t>
        </w:r>
        <w:proofErr w:type="spellStart"/>
        <w:r>
          <w:t>Joinvilleaceae</w:t>
        </w:r>
        <w:proofErr w:type="spellEnd"/>
        <w:r>
          <w:t>, on pollen aperture morphology was inconclusive as to the presence of intra-</w:t>
        </w:r>
        <w:proofErr w:type="spellStart"/>
        <w:r>
          <w:t>exinous</w:t>
        </w:r>
        <w:proofErr w:type="spellEnd"/>
        <w:r>
          <w:t xml:space="preserve"> channels. </w:t>
        </w:r>
        <w:proofErr w:type="spellStart"/>
        <w:r w:rsidRPr="00622CDC">
          <w:rPr>
            <w:i/>
          </w:rPr>
          <w:t>Joinvillea</w:t>
        </w:r>
        <w:proofErr w:type="spellEnd"/>
        <w:r>
          <w:t xml:space="preserve"> was initially included in the </w:t>
        </w:r>
        <w:proofErr w:type="spellStart"/>
        <w:r>
          <w:t>Flagellariaceae</w:t>
        </w:r>
        <w:proofErr w:type="spellEnd"/>
        <w:r>
          <w:t xml:space="preserve">, but the genus was subsequently separated into its own family, the </w:t>
        </w:r>
        <w:proofErr w:type="spellStart"/>
        <w:r>
          <w:t>Joinvilleaceae</w:t>
        </w:r>
        <w:proofErr w:type="spellEnd"/>
        <w:r>
          <w:t>, by</w:t>
        </w:r>
        <w:r>
          <w:fldChar w:fldCharType="begin" w:fldLock="1"/>
        </w:r>
        <w:r>
          <w:instrText>ADDIN CSL_CITATION {"citationItems":[{"id":"ITEM-1","itemData":{"ISSN":"0040-0262","author":[{"dropping-particle":"","family":"Tomlinson","given":"Philip Barry","non-dropping-particle":"","parse-names":false,"suffix":""},{"dropping-particle":"","family":"Smith","given":"Albert Charles","non-dropping-particle":"","parse-names":false,"suffix":""}],"container-title":"Taxon","id":"ITEM-1","issue":"6","issued":{"date-parts":[["1970"]]},"page":"887-889","publisher":"JSTOR","title":"Joinvilleaceae, a new family of monocotyledons","type":"article-journal","volume":"19"},"uris":["http://www.mendeley.com/documents/?uuid=e604814c-acdb-4673-b9fc-ea5e41cb88d1"]}],"mendeley":{"formattedCitation":"(Tomlinson and Smith, 1970)","plainTextFormattedCitation":"(Tomlinson and Smith, 1970)","previouslyFormattedCitation":"(Tomlinson and Smith, 1970)"},"properties":{"noteIndex":0},"schema":"https://github.com/citation-style-language/schema/raw/master/csl-citation.json"}</w:instrText>
        </w:r>
        <w:r>
          <w:fldChar w:fldCharType="separate"/>
        </w:r>
        <w:r>
          <w:rPr>
            <w:noProof/>
          </w:rPr>
          <w:t xml:space="preserve"> </w:t>
        </w:r>
        <w:r w:rsidRPr="00622CDC">
          <w:rPr>
            <w:noProof/>
          </w:rPr>
          <w:t xml:space="preserve">Tomlinson and Smith </w:t>
        </w:r>
        <w:r>
          <w:rPr>
            <w:noProof/>
          </w:rPr>
          <w:t>(</w:t>
        </w:r>
        <w:r w:rsidRPr="00622CDC">
          <w:rPr>
            <w:noProof/>
          </w:rPr>
          <w:t>1970)</w:t>
        </w:r>
        <w:r>
          <w:fldChar w:fldCharType="end"/>
        </w:r>
        <w:r>
          <w:t xml:space="preserve">. One species in the </w:t>
        </w:r>
        <w:proofErr w:type="spellStart"/>
        <w:r>
          <w:t>Joinvilleaceae</w:t>
        </w:r>
        <w:proofErr w:type="spellEnd"/>
        <w:r>
          <w:t xml:space="preserve"> (</w:t>
        </w:r>
        <w:proofErr w:type="spellStart"/>
        <w:r w:rsidRPr="00622CDC">
          <w:rPr>
            <w:i/>
          </w:rPr>
          <w:t>Joinvillea</w:t>
        </w:r>
        <w:proofErr w:type="spellEnd"/>
        <w:r w:rsidRPr="00622CDC">
          <w:rPr>
            <w:i/>
          </w:rPr>
          <w:t xml:space="preserve"> </w:t>
        </w:r>
        <w:proofErr w:type="spellStart"/>
        <w:r w:rsidRPr="00622CDC">
          <w:rPr>
            <w:i/>
          </w:rPr>
          <w:t>ascendens</w:t>
        </w:r>
        <w:proofErr w:type="spellEnd"/>
        <w:r>
          <w:t xml:space="preserve">), one species in the </w:t>
        </w:r>
        <w:proofErr w:type="spellStart"/>
        <w:r>
          <w:t>Flagellariaceae</w:t>
        </w:r>
        <w:proofErr w:type="spellEnd"/>
        <w:r>
          <w:t xml:space="preserve"> (</w:t>
        </w:r>
        <w:proofErr w:type="spellStart"/>
        <w:r w:rsidRPr="00B73082">
          <w:rPr>
            <w:i/>
          </w:rPr>
          <w:t>Flagellaria</w:t>
        </w:r>
        <w:proofErr w:type="spellEnd"/>
        <w:r w:rsidRPr="00B73082">
          <w:rPr>
            <w:i/>
          </w:rPr>
          <w:t xml:space="preserve"> </w:t>
        </w:r>
        <w:proofErr w:type="spellStart"/>
        <w:r w:rsidRPr="00B73082">
          <w:rPr>
            <w:i/>
          </w:rPr>
          <w:t>indica</w:t>
        </w:r>
        <w:proofErr w:type="spellEnd"/>
        <w:r>
          <w:t xml:space="preserve">), and two species in the </w:t>
        </w:r>
        <w:proofErr w:type="spellStart"/>
        <w:r>
          <w:t>Ecdeicoleaceae</w:t>
        </w:r>
        <w:proofErr w:type="spellEnd"/>
        <w:r>
          <w:t xml:space="preserve"> (</w:t>
        </w:r>
        <w:proofErr w:type="spellStart"/>
        <w:r w:rsidRPr="00B73082">
          <w:rPr>
            <w:i/>
          </w:rPr>
          <w:t>Ecdeiocolea</w:t>
        </w:r>
        <w:proofErr w:type="spellEnd"/>
        <w:r w:rsidRPr="00B73082">
          <w:rPr>
            <w:i/>
          </w:rPr>
          <w:t xml:space="preserve"> </w:t>
        </w:r>
        <w:proofErr w:type="spellStart"/>
        <w:r w:rsidRPr="00B73082">
          <w:rPr>
            <w:i/>
          </w:rPr>
          <w:t>monostachya</w:t>
        </w:r>
        <w:proofErr w:type="spellEnd"/>
        <w:r>
          <w:t xml:space="preserve"> and </w:t>
        </w:r>
        <w:proofErr w:type="spellStart"/>
        <w:r w:rsidRPr="00B73082">
          <w:rPr>
            <w:i/>
          </w:rPr>
          <w:t>Georgeantha</w:t>
        </w:r>
        <w:proofErr w:type="spellEnd"/>
        <w:r w:rsidRPr="00B73082">
          <w:rPr>
            <w:i/>
          </w:rPr>
          <w:t xml:space="preserve"> </w:t>
        </w:r>
        <w:proofErr w:type="spellStart"/>
        <w:r w:rsidRPr="00B73082">
          <w:rPr>
            <w:i/>
          </w:rPr>
          <w:t>hexandra</w:t>
        </w:r>
        <w:proofErr w:type="spellEnd"/>
        <w:r>
          <w:t xml:space="preserve">) will be sampled. Improved TEM technology will allow us to capture images in greater detail than was possible in the 1960s. The early-diverging </w:t>
        </w:r>
        <w:proofErr w:type="spellStart"/>
        <w:r>
          <w:t>Poales</w:t>
        </w:r>
        <w:proofErr w:type="spellEnd"/>
        <w:r>
          <w:t xml:space="preserve"> lineages have much to reveal about the evolution of pollen wall ultrastructure.</w:t>
        </w:r>
      </w:ins>
    </w:p>
    <w:p w14:paraId="256A4F92" w14:textId="77777777" w:rsidR="003318AC" w:rsidRDefault="003318AC" w:rsidP="003318AC">
      <w:pPr>
        <w:rPr>
          <w:ins w:id="209" w:author="Phillip Klahs" w:date="2018-10-11T14:28:00Z"/>
        </w:rPr>
      </w:pPr>
    </w:p>
    <w:p w14:paraId="7A7B663B" w14:textId="77777777" w:rsidR="003318AC" w:rsidRPr="006924A9" w:rsidRDefault="003318AC" w:rsidP="003318AC">
      <w:pPr>
        <w:rPr>
          <w:ins w:id="210" w:author="Phillip Klahs" w:date="2018-10-11T14:28:00Z"/>
        </w:rPr>
      </w:pPr>
      <w:ins w:id="211" w:author="Phillip Klahs" w:date="2018-10-11T14:28:00Z">
        <w:r>
          <w:t xml:space="preserve">We propose to sample sixteen taxa in the remaining subfamilies of the Poaceae. This includes two each in the </w:t>
        </w:r>
        <w:proofErr w:type="spellStart"/>
        <w:r w:rsidRPr="009D6347">
          <w:t>Anomochlooideae</w:t>
        </w:r>
        <w:proofErr w:type="spellEnd"/>
        <w:r>
          <w:t xml:space="preserve"> (</w:t>
        </w:r>
        <w:proofErr w:type="spellStart"/>
        <w:r w:rsidRPr="009D6347">
          <w:rPr>
            <w:i/>
          </w:rPr>
          <w:t>Anomochloa</w:t>
        </w:r>
        <w:proofErr w:type="spellEnd"/>
        <w:r w:rsidRPr="009D6347">
          <w:rPr>
            <w:i/>
          </w:rPr>
          <w:t xml:space="preserve"> </w:t>
        </w:r>
        <w:proofErr w:type="spellStart"/>
        <w:r w:rsidRPr="009D6347">
          <w:rPr>
            <w:i/>
          </w:rPr>
          <w:t>marantoidea</w:t>
        </w:r>
        <w:proofErr w:type="spellEnd"/>
        <w:r>
          <w:t xml:space="preserve"> and </w:t>
        </w:r>
        <w:proofErr w:type="spellStart"/>
        <w:r w:rsidRPr="009D6347">
          <w:rPr>
            <w:i/>
          </w:rPr>
          <w:t>Streptochaeta</w:t>
        </w:r>
        <w:proofErr w:type="spellEnd"/>
        <w:r w:rsidRPr="009D6347">
          <w:rPr>
            <w:i/>
          </w:rPr>
          <w:t xml:space="preserve"> </w:t>
        </w:r>
        <w:proofErr w:type="spellStart"/>
        <w:r w:rsidRPr="009D6347">
          <w:rPr>
            <w:i/>
          </w:rPr>
          <w:t>spicata</w:t>
        </w:r>
        <w:proofErr w:type="spellEnd"/>
        <w:r>
          <w:t xml:space="preserve">), </w:t>
        </w:r>
        <w:proofErr w:type="spellStart"/>
        <w:r>
          <w:t>Aristidoideae</w:t>
        </w:r>
        <w:proofErr w:type="spellEnd"/>
        <w:r>
          <w:t xml:space="preserve"> (</w:t>
        </w:r>
        <w:proofErr w:type="spellStart"/>
        <w:r w:rsidRPr="006924A9">
          <w:rPr>
            <w:i/>
          </w:rPr>
          <w:t>Aristida</w:t>
        </w:r>
        <w:proofErr w:type="spellEnd"/>
        <w:r w:rsidRPr="006924A9">
          <w:rPr>
            <w:i/>
          </w:rPr>
          <w:t xml:space="preserve"> </w:t>
        </w:r>
        <w:proofErr w:type="spellStart"/>
        <w:r w:rsidRPr="006924A9">
          <w:rPr>
            <w:i/>
          </w:rPr>
          <w:t>purpurea</w:t>
        </w:r>
        <w:proofErr w:type="spellEnd"/>
        <w:r>
          <w:t xml:space="preserve"> and </w:t>
        </w:r>
        <w:proofErr w:type="spellStart"/>
        <w:r w:rsidRPr="006924A9">
          <w:rPr>
            <w:i/>
          </w:rPr>
          <w:t>Stipagrostis</w:t>
        </w:r>
        <w:proofErr w:type="spellEnd"/>
        <w:r w:rsidRPr="006924A9">
          <w:rPr>
            <w:i/>
          </w:rPr>
          <w:t xml:space="preserve"> </w:t>
        </w:r>
        <w:proofErr w:type="spellStart"/>
        <w:r w:rsidRPr="006924A9">
          <w:rPr>
            <w:i/>
          </w:rPr>
          <w:t>hirtiglumis</w:t>
        </w:r>
        <w:proofErr w:type="spellEnd"/>
        <w:r>
          <w:t xml:space="preserve">), </w:t>
        </w:r>
        <w:proofErr w:type="spellStart"/>
        <w:r>
          <w:t>Arundinoideae</w:t>
        </w:r>
        <w:proofErr w:type="spellEnd"/>
        <w:r>
          <w:t xml:space="preserve"> (</w:t>
        </w:r>
        <w:proofErr w:type="spellStart"/>
        <w:r w:rsidRPr="006924A9">
          <w:rPr>
            <w:i/>
          </w:rPr>
          <w:t>Arundo</w:t>
        </w:r>
        <w:proofErr w:type="spellEnd"/>
        <w:r w:rsidRPr="006924A9">
          <w:rPr>
            <w:i/>
          </w:rPr>
          <w:t xml:space="preserve"> </w:t>
        </w:r>
        <w:proofErr w:type="spellStart"/>
        <w:r w:rsidRPr="006924A9">
          <w:rPr>
            <w:i/>
          </w:rPr>
          <w:t>donax</w:t>
        </w:r>
        <w:proofErr w:type="spellEnd"/>
        <w:r>
          <w:t xml:space="preserve"> and </w:t>
        </w:r>
        <w:proofErr w:type="spellStart"/>
        <w:r w:rsidRPr="006924A9">
          <w:rPr>
            <w:i/>
          </w:rPr>
          <w:t>Phragmites</w:t>
        </w:r>
        <w:proofErr w:type="spellEnd"/>
        <w:r w:rsidRPr="006924A9">
          <w:rPr>
            <w:i/>
          </w:rPr>
          <w:t xml:space="preserve"> </w:t>
        </w:r>
        <w:proofErr w:type="spellStart"/>
        <w:r w:rsidRPr="006924A9">
          <w:rPr>
            <w:i/>
          </w:rPr>
          <w:t>australis</w:t>
        </w:r>
        <w:proofErr w:type="spellEnd"/>
        <w:r>
          <w:t xml:space="preserve">), </w:t>
        </w:r>
        <w:proofErr w:type="spellStart"/>
        <w:r>
          <w:t>Micrairoideae</w:t>
        </w:r>
        <w:proofErr w:type="spellEnd"/>
        <w:r>
          <w:t xml:space="preserve"> (</w:t>
        </w:r>
        <w:proofErr w:type="spellStart"/>
        <w:r w:rsidRPr="006924A9">
          <w:rPr>
            <w:i/>
          </w:rPr>
          <w:t>Eriachne</w:t>
        </w:r>
        <w:proofErr w:type="spellEnd"/>
        <w:r w:rsidRPr="006924A9">
          <w:rPr>
            <w:i/>
          </w:rPr>
          <w:t xml:space="preserve"> sp.</w:t>
        </w:r>
        <w:r>
          <w:t xml:space="preserve"> and </w:t>
        </w:r>
        <w:proofErr w:type="spellStart"/>
        <w:r w:rsidRPr="006924A9">
          <w:rPr>
            <w:i/>
          </w:rPr>
          <w:t>Micraira</w:t>
        </w:r>
        <w:proofErr w:type="spellEnd"/>
        <w:r w:rsidRPr="006924A9">
          <w:rPr>
            <w:i/>
          </w:rPr>
          <w:t xml:space="preserve"> sp.</w:t>
        </w:r>
        <w:r>
          <w:t xml:space="preserve">), </w:t>
        </w:r>
        <w:proofErr w:type="spellStart"/>
        <w:r>
          <w:t>Pharoideae</w:t>
        </w:r>
        <w:proofErr w:type="spellEnd"/>
        <w:r>
          <w:t xml:space="preserve"> (</w:t>
        </w:r>
        <w:proofErr w:type="spellStart"/>
        <w:r w:rsidRPr="006924A9">
          <w:rPr>
            <w:i/>
          </w:rPr>
          <w:t>Leptaspis</w:t>
        </w:r>
        <w:proofErr w:type="spellEnd"/>
        <w:r w:rsidRPr="006924A9">
          <w:rPr>
            <w:i/>
          </w:rPr>
          <w:t xml:space="preserve"> </w:t>
        </w:r>
        <w:proofErr w:type="spellStart"/>
        <w:r w:rsidRPr="006924A9">
          <w:rPr>
            <w:i/>
          </w:rPr>
          <w:t>zeylanica</w:t>
        </w:r>
        <w:proofErr w:type="spellEnd"/>
        <w:r>
          <w:t xml:space="preserve"> and </w:t>
        </w:r>
        <w:proofErr w:type="spellStart"/>
        <w:r w:rsidRPr="006924A9">
          <w:rPr>
            <w:i/>
          </w:rPr>
          <w:t>Pharus</w:t>
        </w:r>
        <w:proofErr w:type="spellEnd"/>
        <w:r w:rsidRPr="006924A9">
          <w:rPr>
            <w:i/>
          </w:rPr>
          <w:t xml:space="preserve"> </w:t>
        </w:r>
        <w:proofErr w:type="spellStart"/>
        <w:r w:rsidRPr="006924A9">
          <w:rPr>
            <w:i/>
          </w:rPr>
          <w:t>latifolius</w:t>
        </w:r>
        <w:proofErr w:type="spellEnd"/>
        <w:r>
          <w:t xml:space="preserve">), and </w:t>
        </w:r>
        <w:proofErr w:type="spellStart"/>
        <w:r>
          <w:t>Puelioideae</w:t>
        </w:r>
        <w:proofErr w:type="spellEnd"/>
        <w:r>
          <w:t xml:space="preserve"> (</w:t>
        </w:r>
        <w:proofErr w:type="spellStart"/>
        <w:r w:rsidRPr="006924A9">
          <w:rPr>
            <w:i/>
          </w:rPr>
          <w:t>Puelia</w:t>
        </w:r>
        <w:proofErr w:type="spellEnd"/>
        <w:r w:rsidRPr="006924A9">
          <w:rPr>
            <w:i/>
          </w:rPr>
          <w:t xml:space="preserve"> sp.</w:t>
        </w:r>
        <w:r>
          <w:t xml:space="preserve"> and </w:t>
        </w:r>
        <w:proofErr w:type="spellStart"/>
        <w:r w:rsidRPr="006924A9">
          <w:rPr>
            <w:i/>
          </w:rPr>
          <w:t>Guaduella</w:t>
        </w:r>
        <w:proofErr w:type="spellEnd"/>
        <w:r w:rsidRPr="006924A9">
          <w:rPr>
            <w:i/>
          </w:rPr>
          <w:t xml:space="preserve"> sp.</w:t>
        </w:r>
        <w:r>
          <w:t xml:space="preserve">); three in the </w:t>
        </w:r>
        <w:proofErr w:type="spellStart"/>
        <w:r>
          <w:t>Oryzoideae</w:t>
        </w:r>
        <w:proofErr w:type="spellEnd"/>
        <w:r>
          <w:t xml:space="preserve"> (</w:t>
        </w:r>
        <w:proofErr w:type="spellStart"/>
        <w:r w:rsidRPr="006924A9">
          <w:rPr>
            <w:i/>
          </w:rPr>
          <w:t>Ehrharta</w:t>
        </w:r>
        <w:proofErr w:type="spellEnd"/>
        <w:r w:rsidRPr="006924A9">
          <w:rPr>
            <w:i/>
          </w:rPr>
          <w:t xml:space="preserve"> </w:t>
        </w:r>
        <w:proofErr w:type="spellStart"/>
        <w:r w:rsidRPr="006924A9">
          <w:rPr>
            <w:i/>
          </w:rPr>
          <w:t>erecta</w:t>
        </w:r>
        <w:proofErr w:type="spellEnd"/>
        <w:r>
          <w:rPr>
            <w:i/>
          </w:rPr>
          <w:t xml:space="preserve">, </w:t>
        </w:r>
        <w:proofErr w:type="spellStart"/>
        <w:r w:rsidRPr="006924A9">
          <w:rPr>
            <w:i/>
          </w:rPr>
          <w:t>Zizania</w:t>
        </w:r>
        <w:proofErr w:type="spellEnd"/>
        <w:r w:rsidRPr="006924A9">
          <w:rPr>
            <w:i/>
          </w:rPr>
          <w:t xml:space="preserve"> </w:t>
        </w:r>
        <w:proofErr w:type="spellStart"/>
        <w:r w:rsidRPr="006924A9">
          <w:rPr>
            <w:i/>
          </w:rPr>
          <w:t>palustris</w:t>
        </w:r>
        <w:proofErr w:type="spellEnd"/>
        <w:r>
          <w:rPr>
            <w:i/>
          </w:rPr>
          <w:t>,</w:t>
        </w:r>
        <w:r>
          <w:t xml:space="preserve"> and </w:t>
        </w:r>
        <w:proofErr w:type="spellStart"/>
        <w:r w:rsidRPr="006924A9">
          <w:rPr>
            <w:i/>
          </w:rPr>
          <w:t>Streptogyna</w:t>
        </w:r>
        <w:proofErr w:type="spellEnd"/>
        <w:r w:rsidRPr="006924A9">
          <w:rPr>
            <w:i/>
          </w:rPr>
          <w:t xml:space="preserve"> </w:t>
        </w:r>
        <w:proofErr w:type="spellStart"/>
        <w:r>
          <w:rPr>
            <w:i/>
          </w:rPr>
          <w:t>americana</w:t>
        </w:r>
        <w:proofErr w:type="spellEnd"/>
        <w:r>
          <w:t xml:space="preserve">); and one in the </w:t>
        </w:r>
        <w:proofErr w:type="spellStart"/>
        <w:r w:rsidRPr="006924A9">
          <w:t>Danthonioideae</w:t>
        </w:r>
        <w:proofErr w:type="spellEnd"/>
        <w:r w:rsidRPr="006924A9">
          <w:t xml:space="preserve"> </w:t>
        </w:r>
        <w:r>
          <w:t>(</w:t>
        </w:r>
        <w:proofErr w:type="spellStart"/>
        <w:r w:rsidRPr="006924A9">
          <w:rPr>
            <w:i/>
          </w:rPr>
          <w:t>Danthonia</w:t>
        </w:r>
        <w:proofErr w:type="spellEnd"/>
        <w:r w:rsidRPr="006924A9">
          <w:rPr>
            <w:i/>
          </w:rPr>
          <w:t xml:space="preserve"> </w:t>
        </w:r>
        <w:proofErr w:type="spellStart"/>
        <w:r w:rsidRPr="006924A9">
          <w:rPr>
            <w:i/>
          </w:rPr>
          <w:t>spicata</w:t>
        </w:r>
        <w:proofErr w:type="spellEnd"/>
        <w:r>
          <w:t>). This sampling scheme ensures that pollen wall ultrastructure of at least two members of each subfamily, distributed more or less evenly across tribes and subtribes, will be imaged either by our efforts or those of previous researchers.</w:t>
        </w:r>
      </w:ins>
    </w:p>
    <w:p w14:paraId="2FC7D6C4" w14:textId="3847A86D" w:rsidR="00333552" w:rsidRPr="00693162" w:rsidRDefault="00333552" w:rsidP="00333552">
      <w:pPr>
        <w:pStyle w:val="NoSpacing"/>
        <w:rPr>
          <w:rFonts w:ascii="Times New Roman" w:hAnsi="Times New Roman" w:cs="Times New Roman"/>
          <w:sz w:val="23"/>
          <w:szCs w:val="23"/>
        </w:rPr>
      </w:pPr>
      <w:del w:id="212" w:author="Phillip Klahs" w:date="2018-10-11T14:28:00Z">
        <w:r w:rsidRPr="00693162" w:rsidDel="003318AC">
          <w:rPr>
            <w:rFonts w:ascii="Times New Roman" w:hAnsi="Times New Roman" w:cs="Times New Roman"/>
            <w:sz w:val="23"/>
            <w:szCs w:val="23"/>
          </w:rPr>
          <w:delText>Sampling</w:delText>
        </w:r>
        <w:r w:rsidR="00623E96" w:rsidDel="003318AC">
          <w:rPr>
            <w:rFonts w:ascii="Times New Roman" w:hAnsi="Times New Roman" w:cs="Times New Roman"/>
            <w:sz w:val="23"/>
            <w:szCs w:val="23"/>
          </w:rPr>
          <w:delText xml:space="preserve"> (go for 36</w:delText>
        </w:r>
        <w:r w:rsidR="006261A8" w:rsidRPr="00693162" w:rsidDel="003318AC">
          <w:rPr>
            <w:rFonts w:ascii="Times New Roman" w:hAnsi="Times New Roman" w:cs="Times New Roman"/>
            <w:sz w:val="23"/>
            <w:szCs w:val="23"/>
          </w:rPr>
          <w:delText>)</w:delText>
        </w:r>
      </w:del>
    </w:p>
    <w:p w14:paraId="34E3F853" w14:textId="77777777" w:rsidR="003318AC" w:rsidRDefault="003318AC" w:rsidP="003318AC">
      <w:pPr>
        <w:rPr>
          <w:ins w:id="213" w:author="Phillip Klahs" w:date="2018-10-11T14:30:00Z"/>
        </w:rPr>
      </w:pPr>
      <w:ins w:id="214" w:author="Phillip Klahs" w:date="2018-10-11T14:30:00Z">
        <w:r>
          <w:t>Microscopy methods</w:t>
        </w:r>
      </w:ins>
    </w:p>
    <w:p w14:paraId="28BA51CF" w14:textId="77777777" w:rsidR="003318AC" w:rsidRDefault="003318AC" w:rsidP="003318AC">
      <w:pPr>
        <w:rPr>
          <w:ins w:id="215" w:author="Phillip Klahs" w:date="2018-10-11T14:30:00Z"/>
        </w:rPr>
      </w:pPr>
    </w:p>
    <w:p w14:paraId="0EE13AE2" w14:textId="77777777" w:rsidR="003318AC" w:rsidRDefault="003318AC" w:rsidP="003318AC">
      <w:pPr>
        <w:rPr>
          <w:ins w:id="216" w:author="Phillip Klahs" w:date="2018-10-11T14:30:00Z"/>
        </w:rPr>
      </w:pPr>
      <w:ins w:id="217" w:author="Phillip Klahs" w:date="2018-10-11T14:30:00Z">
        <w:r>
          <w:t>Both fresh and dry pollen has been successfully employed in TEM studies of pollen wall ultrastructure by various researchers.</w:t>
        </w:r>
        <w:r w:rsidRPr="00064132">
          <w:t xml:space="preserve"> </w:t>
        </w:r>
        <w:r>
          <w:t>Fresh material will be used whenever possible, and herbarium material will be used if no fresh pollen is available. Fresh pollen will be taken from mature anthers and immediately fixed in 70% ethanol for later use.</w:t>
        </w:r>
      </w:ins>
    </w:p>
    <w:p w14:paraId="719CAAEB" w14:textId="77777777" w:rsidR="003318AC" w:rsidRDefault="003318AC" w:rsidP="003318AC">
      <w:pPr>
        <w:rPr>
          <w:ins w:id="218" w:author="Phillip Klahs" w:date="2018-10-11T14:30:00Z"/>
        </w:rPr>
      </w:pPr>
    </w:p>
    <w:p w14:paraId="2255E9C4" w14:textId="77777777" w:rsidR="003318AC" w:rsidRDefault="003318AC" w:rsidP="003318AC">
      <w:pPr>
        <w:rPr>
          <w:ins w:id="219" w:author="Phillip Klahs" w:date="2018-10-11T14:30:00Z"/>
        </w:rPr>
      </w:pPr>
      <w:ins w:id="220" w:author="Phillip Klahs" w:date="2018-10-11T14:30:00Z">
        <w:r>
          <w:t xml:space="preserve">Herbarium pollen will be cleaned and rehydrated using the enzyme-based method of </w:t>
        </w:r>
        <w:r>
          <w:fldChar w:fldCharType="begin" w:fldLock="1"/>
        </w:r>
        <w:r>
          <w:instrText>ADDIN CSL_CITATION {"citationItems":[{"id":"ITEM-1","itemData":{"DOI":"10.2307/4135450","ISBN":"0040-0262","ISSN":"00400262","abstract":"Although the majority of systematic palynologists use Erdtman's acetolysis method or the slightly modified method of Reitsma for the preparation of pollen grains for LM and SEM observations, these methods have some major drawbacks. Especially within monocots, pollen grains are often thin-walled, and therefore tend to collapse even after a mild acetolysis, as experienced, for instance, in Cyperaceae and Dioscoreaceae, among other groups. Very satisfying results Often are obtained by the use of fresh material. Unfortunately, this is not available in most cases, especially when working on tropical taxa-hence making herbarium material indispensable. We present a comparison between three major methods for the treatment of fragile pollen (KOR/CPD-treatment, glutaraldehyde/CPD-treatment, and a mild acetolysis) and introduce a new enzyme-based method using cellulase and pectinase. All four methods are tested on three different monocotyledons of three different orders: Allium ursinum L. (Liliales), Asparagus officinalis L. (Asparagales), and Tamus communis L. (Dioscoreales). The properties and results of each method are then critically assessed. The new method yields satisfying results especially on the hydration state and shape of the pollen grains.","author":[{"dropping-particle":"","family":"Schols","given":"Peter","non-dropping-particle":"","parse-names":false,"suffix":""},{"dropping-particle":"","family":"Es","given":"Koen","non-dropping-particle":"","parse-names":false,"suffix":""},{"dropping-particle":"","family":"D'Hondt","given":"Catheleyne","non-dropping-particle":"","parse-names":false,"suffix":""},{"dropping-particle":"","family":"Merckx","given":"Vincent","non-dropping-particle":"","parse-names":false,"suffix":""},{"dropping-particle":"","family":"Smets","given":"Erik","non-dropping-particle":"","parse-names":false,"suffix":""},{"dropping-particle":"","family":"Huysmans","given":"Suzy","non-dropping-particle":"","parse-names":false,"suffix":""}],"container-title":"Taxon","id":"ITEM-1","issue":"3","issued":{"date-parts":[["2004"]]},"page":"777-782","title":"A new enzyme-based method for the treatment of fragile pollen grains collected from herbarium material","type":"article-journal","volume":"53"},"uris":["http://www.mendeley.com/documents/?uuid=1e64250f-aa22-4809-8e34-884061a2040f"]}],"mendeley":{"formattedCitation":"(Schols et al., 2004)","manualFormatting":"Schols et al., (2004)","plainTextFormattedCitation":"(Schols et al., 2004)","previouslyFormattedCitation":"(Schols et al., 2004)"},"properties":{"noteIndex":0},"schema":"https://github.com/citation-style-language/schema/raw/master/csl-citation.json"}</w:instrText>
        </w:r>
        <w:r>
          <w:fldChar w:fldCharType="separate"/>
        </w:r>
        <w:r w:rsidRPr="003C428D">
          <w:rPr>
            <w:noProof/>
          </w:rPr>
          <w:t>Schols et al., (2004)</w:t>
        </w:r>
        <w:r>
          <w:fldChar w:fldCharType="end"/>
        </w:r>
        <w:r>
          <w:t xml:space="preserve">. Enzymatic treatment of dry pollen provides sufficient cleaning and rehydration of grains intended for use in microscopy, without the risk of collapse incurred with standard </w:t>
        </w:r>
        <w:proofErr w:type="spellStart"/>
        <w:r>
          <w:t>acetolysis</w:t>
        </w:r>
        <w:proofErr w:type="spellEnd"/>
        <w:r>
          <w:t xml:space="preserve"> </w:t>
        </w:r>
        <w:r>
          <w:fldChar w:fldCharType="begin" w:fldLock="1"/>
        </w:r>
        <w:r>
          <w:instrText>ADDIN CSL_CITATION {"citationItems":[{"id":"ITEM-1","itemData":{"abstract":"Pollen analysls and the scanning elec- tron microscope. lit Scanning Electron hlicroscopy/ 1969. Proc. 2nd Annual Scanning Electron hlicroscope Symp. - IIT Res. Inst. Chicago, April. 1969","author":[{"dropping-particle":"","family":"Martin","given":"Paul S","non-dropping-particle":"","parse-names":false,"suffix":""}],"container-title":"Proceedings of the 2nd Annual Scanning Electron Microscope Symposium","id":"ITEM-1","issued":{"date-parts":[["1969"]]},"page":"89-103","publisher":"IIT Research Institute","publisher-place":"Chicago","title":"Pollen analysis and the scanning electron microscope","type":"paper-conference"},"uris":["http://www.mendeley.com/documents/?uuid=72c54e49-63ba-4433-9dc5-31d5be7a6975"]}],"mendeley":{"formattedCitation":"(Martin, 1969)","plainTextFormattedCitation":"(Martin, 1969)","previouslyFormattedCitation":"(Martin, 1969)"},"properties":{"noteIndex":0},"schema":"https://github.com/citation-style-language/schema/raw/master/csl-citation.json"}</w:instrText>
        </w:r>
        <w:r>
          <w:fldChar w:fldCharType="separate"/>
        </w:r>
        <w:r w:rsidRPr="003613F8">
          <w:rPr>
            <w:noProof/>
          </w:rPr>
          <w:t>(Martin, 1969)</w:t>
        </w:r>
        <w:r>
          <w:fldChar w:fldCharType="end"/>
        </w:r>
        <w:r>
          <w:t xml:space="preserve">. Enzymatic treatment uses a 1:200 dilution of </w:t>
        </w:r>
        <w:proofErr w:type="spellStart"/>
        <w:r>
          <w:t>Agepon</w:t>
        </w:r>
        <w:proofErr w:type="spellEnd"/>
        <w:r>
          <w:t xml:space="preserve"> in distilled water to gently rehydrate whole anthers, followed by grinding through fine phosphor-bronze mesh into small test tubes. The solution is then centrifuged at 2800 rpm for 3 minutes, decanted, and the tubes refilled with a solution of distilled water, citrate buffer, </w:t>
        </w:r>
        <w:proofErr w:type="spellStart"/>
        <w:r>
          <w:t>cellulase</w:t>
        </w:r>
        <w:proofErr w:type="spellEnd"/>
        <w:r>
          <w:t xml:space="preserve">, and pectinase. This mixture is shaken periodically over 24 hours, then centrifuged and decanted. </w:t>
        </w:r>
        <w:r>
          <w:lastRenderedPageBreak/>
          <w:t>The clean and rehydrated pollen grains are stored in 70% ethanol for later use. Pollen prepared in this manner is appropriate for SEM, TEM, and LM.</w:t>
        </w:r>
      </w:ins>
    </w:p>
    <w:p w14:paraId="54F5C95C" w14:textId="77777777" w:rsidR="003318AC" w:rsidRDefault="003318AC" w:rsidP="003318AC">
      <w:pPr>
        <w:rPr>
          <w:ins w:id="221" w:author="Phillip Klahs" w:date="2018-10-11T14:30:00Z"/>
        </w:rPr>
      </w:pPr>
    </w:p>
    <w:p w14:paraId="743AC15C" w14:textId="77777777" w:rsidR="003318AC" w:rsidRDefault="003318AC" w:rsidP="003318AC">
      <w:pPr>
        <w:rPr>
          <w:ins w:id="222" w:author="Phillip Klahs" w:date="2018-10-11T14:30:00Z"/>
        </w:rPr>
      </w:pPr>
      <w:ins w:id="223" w:author="Phillip Klahs" w:date="2018-10-11T14:30:00Z">
        <w:r>
          <w:t xml:space="preserve">Pollen for SEM and TEM will be further prepared at Iowa State University’s </w:t>
        </w:r>
        <w:r w:rsidRPr="00A723C1">
          <w:t>Roy J. Carver High Resolution Microscopy Facility</w:t>
        </w:r>
        <w:r>
          <w:t xml:space="preserve"> following their preferred protocols. One graduate student will receive training in SEM preparation methods and assist microscopy facility staff in processing and imaging pollen. The same graduate student will assist in capturing appropriate TEM images, but all preparations for TEM will be completed by microscopy facility staff.</w:t>
        </w:r>
      </w:ins>
    </w:p>
    <w:p w14:paraId="0D18D8B1" w14:textId="77777777" w:rsidR="003318AC" w:rsidRDefault="003318AC" w:rsidP="003318AC">
      <w:pPr>
        <w:rPr>
          <w:ins w:id="224" w:author="Phillip Klahs" w:date="2018-10-11T14:30:00Z"/>
        </w:rPr>
      </w:pPr>
    </w:p>
    <w:p w14:paraId="0D3DB1EE" w14:textId="77777777" w:rsidR="003318AC" w:rsidRDefault="003318AC" w:rsidP="003318AC">
      <w:pPr>
        <w:rPr>
          <w:ins w:id="225" w:author="Phillip Klahs" w:date="2018-10-11T14:30:00Z"/>
        </w:rPr>
      </w:pPr>
      <w:ins w:id="226" w:author="Phillip Klahs" w:date="2018-10-11T14:30:00Z">
        <w:r>
          <w:t>Pollen intended for LM will be stained with safranin and mounted on slides in silicone oil (Dow Corning Corporation). Silicone oil is preferred because pollen grains are less prone to swelling in this medium, and grains can be easily rotated under the cover slip to capture images from multiple angles. Measurements will be made at 1000x magnification using oil immersion on a Nikon Ni-U upright microscope, and high-resolution images will be captured with a microscope-mounted Nikon camera.</w:t>
        </w:r>
      </w:ins>
    </w:p>
    <w:p w14:paraId="2086D986" w14:textId="02AAC4B9" w:rsidR="00333552" w:rsidRPr="00693162" w:rsidDel="003318AC" w:rsidRDefault="00405B52" w:rsidP="00333552">
      <w:pPr>
        <w:pStyle w:val="NoSpacing"/>
        <w:rPr>
          <w:del w:id="227" w:author="Phillip Klahs" w:date="2018-10-11T14:30:00Z"/>
          <w:rFonts w:ascii="Times New Roman" w:hAnsi="Times New Roman" w:cs="Times New Roman"/>
          <w:sz w:val="23"/>
          <w:szCs w:val="23"/>
        </w:rPr>
      </w:pPr>
      <w:del w:id="228" w:author="Phillip Klahs" w:date="2018-10-11T14:30:00Z">
        <w:r w:rsidRPr="00693162" w:rsidDel="003318AC">
          <w:rPr>
            <w:rFonts w:ascii="Times New Roman" w:hAnsi="Times New Roman" w:cs="Times New Roman"/>
            <w:sz w:val="23"/>
            <w:szCs w:val="23"/>
          </w:rPr>
          <w:delText xml:space="preserve">      </w:delText>
        </w:r>
        <w:r w:rsidR="003A77CF" w:rsidRPr="00693162" w:rsidDel="003318AC">
          <w:rPr>
            <w:rFonts w:ascii="Times New Roman" w:hAnsi="Times New Roman" w:cs="Times New Roman"/>
            <w:sz w:val="23"/>
            <w:szCs w:val="23"/>
          </w:rPr>
          <w:delText>LM</w:delText>
        </w:r>
      </w:del>
    </w:p>
    <w:p w14:paraId="7053A59F" w14:textId="61C02B61" w:rsidR="009830DD" w:rsidRPr="00693162" w:rsidDel="003318AC" w:rsidRDefault="009830DD" w:rsidP="00333552">
      <w:pPr>
        <w:pStyle w:val="NoSpacing"/>
        <w:rPr>
          <w:del w:id="229" w:author="Phillip Klahs" w:date="2018-10-11T14:30:00Z"/>
          <w:rFonts w:ascii="Times New Roman" w:hAnsi="Times New Roman" w:cs="Times New Roman"/>
          <w:sz w:val="23"/>
          <w:szCs w:val="23"/>
        </w:rPr>
      </w:pPr>
      <w:del w:id="230" w:author="Phillip Klahs" w:date="2018-10-11T14:30:00Z">
        <w:r w:rsidRPr="00693162" w:rsidDel="003318AC">
          <w:rPr>
            <w:rFonts w:ascii="Times New Roman" w:hAnsi="Times New Roman" w:cs="Times New Roman"/>
            <w:sz w:val="23"/>
            <w:szCs w:val="23"/>
          </w:rPr>
          <w:delText xml:space="preserve">      </w:delText>
        </w:r>
        <w:r w:rsidR="003A77CF" w:rsidRPr="00693162" w:rsidDel="003318AC">
          <w:rPr>
            <w:rFonts w:ascii="Times New Roman" w:hAnsi="Times New Roman" w:cs="Times New Roman"/>
            <w:sz w:val="23"/>
            <w:szCs w:val="23"/>
          </w:rPr>
          <w:delText>SEM</w:delText>
        </w:r>
      </w:del>
    </w:p>
    <w:p w14:paraId="5405AA97" w14:textId="3CA584C9" w:rsidR="003A77CF" w:rsidRPr="00693162" w:rsidDel="003318AC" w:rsidRDefault="003A77CF" w:rsidP="00333552">
      <w:pPr>
        <w:pStyle w:val="NoSpacing"/>
        <w:rPr>
          <w:del w:id="231" w:author="Phillip Klahs" w:date="2018-10-11T14:30:00Z"/>
          <w:rFonts w:ascii="Times New Roman" w:hAnsi="Times New Roman" w:cs="Times New Roman"/>
          <w:sz w:val="23"/>
          <w:szCs w:val="23"/>
        </w:rPr>
      </w:pPr>
      <w:del w:id="232" w:author="Phillip Klahs" w:date="2018-10-11T14:30:00Z">
        <w:r w:rsidRPr="00693162" w:rsidDel="003318AC">
          <w:rPr>
            <w:rFonts w:ascii="Times New Roman" w:hAnsi="Times New Roman" w:cs="Times New Roman"/>
            <w:sz w:val="23"/>
            <w:szCs w:val="23"/>
          </w:rPr>
          <w:delText xml:space="preserve">      TEM</w:delText>
        </w:r>
      </w:del>
    </w:p>
    <w:p w14:paraId="786E36FF" w14:textId="77777777" w:rsidR="00333552" w:rsidRPr="00693162" w:rsidRDefault="00333552" w:rsidP="00333552">
      <w:pPr>
        <w:pStyle w:val="NoSpacing"/>
        <w:rPr>
          <w:rFonts w:ascii="Times New Roman" w:hAnsi="Times New Roman" w:cs="Times New Roman"/>
          <w:sz w:val="23"/>
          <w:szCs w:val="23"/>
        </w:rPr>
      </w:pPr>
    </w:p>
    <w:p w14:paraId="3740D42A" w14:textId="77777777" w:rsidR="00333552" w:rsidRPr="00693162" w:rsidRDefault="00333552" w:rsidP="00333552">
      <w:pPr>
        <w:pStyle w:val="NoSpacing"/>
        <w:rPr>
          <w:rFonts w:ascii="Times New Roman" w:hAnsi="Times New Roman" w:cs="Times New Roman"/>
          <w:b/>
          <w:sz w:val="23"/>
          <w:szCs w:val="23"/>
        </w:rPr>
      </w:pPr>
      <w:r w:rsidRPr="00693162">
        <w:rPr>
          <w:rFonts w:ascii="Times New Roman" w:hAnsi="Times New Roman" w:cs="Times New Roman"/>
          <w:b/>
          <w:sz w:val="23"/>
          <w:szCs w:val="23"/>
        </w:rPr>
        <w:t>Preliminary Results</w:t>
      </w:r>
    </w:p>
    <w:p w14:paraId="4B35A14F" w14:textId="23284851" w:rsidR="003A77CF" w:rsidRDefault="00333552" w:rsidP="00333552">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Pr="00693162">
        <w:rPr>
          <w:rFonts w:ascii="Times New Roman" w:hAnsi="Times New Roman" w:cs="Times New Roman"/>
          <w:sz w:val="23"/>
          <w:szCs w:val="23"/>
          <w:u w:val="single"/>
        </w:rPr>
        <w:t>Pollination and Spikelet Evolution</w:t>
      </w:r>
    </w:p>
    <w:p w14:paraId="7150AD21" w14:textId="15B9C003" w:rsidR="00381B5D" w:rsidRDefault="00381B5D" w:rsidP="00333552">
      <w:pPr>
        <w:pStyle w:val="NoSpacing"/>
        <w:rPr>
          <w:rFonts w:ascii="Times New Roman" w:hAnsi="Times New Roman" w:cs="Times New Roman"/>
          <w:sz w:val="23"/>
          <w:szCs w:val="23"/>
          <w:u w:val="single"/>
        </w:rPr>
      </w:pPr>
      <w:r>
        <w:rPr>
          <w:rFonts w:ascii="Times New Roman" w:hAnsi="Times New Roman" w:cs="Times New Roman"/>
          <w:sz w:val="23"/>
          <w:szCs w:val="23"/>
          <w:u w:val="single"/>
        </w:rPr>
        <w:t>We have begun mapping spikelet characters that may influence pollination onto a recent, well supported phylogeny of the family (</w:t>
      </w:r>
      <w:proofErr w:type="spellStart"/>
      <w:r>
        <w:rPr>
          <w:rFonts w:ascii="Times New Roman" w:hAnsi="Times New Roman" w:cs="Times New Roman"/>
          <w:sz w:val="23"/>
          <w:szCs w:val="23"/>
          <w:u w:val="single"/>
        </w:rPr>
        <w:t>Saarela</w:t>
      </w:r>
      <w:proofErr w:type="spellEnd"/>
      <w:r>
        <w:rPr>
          <w:rFonts w:ascii="Times New Roman" w:hAnsi="Times New Roman" w:cs="Times New Roman"/>
          <w:sz w:val="23"/>
          <w:szCs w:val="23"/>
          <w:u w:val="single"/>
        </w:rPr>
        <w:t xml:space="preserve"> et al. 2018). This process informed the sampling strategy for this proposal and will be expanded to include more </w:t>
      </w:r>
      <w:commentRangeStart w:id="233"/>
      <w:r>
        <w:rPr>
          <w:rFonts w:ascii="Times New Roman" w:hAnsi="Times New Roman" w:cs="Times New Roman"/>
          <w:sz w:val="23"/>
          <w:szCs w:val="23"/>
          <w:u w:val="single"/>
        </w:rPr>
        <w:t>characters</w:t>
      </w:r>
      <w:commentRangeEnd w:id="233"/>
      <w:r>
        <w:rPr>
          <w:rStyle w:val="CommentReference"/>
          <w:rFonts w:ascii="Times New Roman" w:hAnsi="Times New Roman"/>
        </w:rPr>
        <w:commentReference w:id="233"/>
      </w:r>
      <w:r>
        <w:rPr>
          <w:rFonts w:ascii="Times New Roman" w:hAnsi="Times New Roman" w:cs="Times New Roman"/>
          <w:sz w:val="23"/>
          <w:szCs w:val="23"/>
          <w:u w:val="single"/>
        </w:rPr>
        <w:t xml:space="preserve">. </w:t>
      </w:r>
    </w:p>
    <w:p w14:paraId="7FFFDC77" w14:textId="77777777" w:rsidR="00381B5D" w:rsidRDefault="00381B5D" w:rsidP="00333552">
      <w:pPr>
        <w:pStyle w:val="NoSpacing"/>
        <w:rPr>
          <w:rFonts w:ascii="Times New Roman" w:hAnsi="Times New Roman" w:cs="Times New Roman"/>
          <w:sz w:val="23"/>
          <w:szCs w:val="23"/>
          <w:u w:val="single"/>
        </w:rPr>
      </w:pPr>
    </w:p>
    <w:p w14:paraId="1207F375" w14:textId="056082D9" w:rsidR="00381B5D" w:rsidRDefault="00381B5D" w:rsidP="00333552">
      <w:pPr>
        <w:pStyle w:val="NoSpacing"/>
        <w:rPr>
          <w:rFonts w:ascii="Times New Roman" w:hAnsi="Times New Roman" w:cs="Times New Roman"/>
          <w:sz w:val="23"/>
          <w:szCs w:val="23"/>
          <w:u w:val="single"/>
        </w:rPr>
      </w:pPr>
      <w:r>
        <w:rPr>
          <w:rFonts w:ascii="Times New Roman" w:hAnsi="Times New Roman" w:cs="Times New Roman"/>
          <w:sz w:val="23"/>
          <w:szCs w:val="23"/>
          <w:u w:val="single"/>
        </w:rPr>
        <w:t>Number of Fertile florets, Number of Sterile Florets, Compress, Spikelet length, Disarticulation, Lower Glume length, Upper Glume length, Sterile Lemma length, Fertile Lemma length, Awns, Number of anthers per floret, Number of Stigmas, Stigma position</w:t>
      </w:r>
    </w:p>
    <w:p w14:paraId="320743F3" w14:textId="77777777" w:rsidR="00561CCE" w:rsidRDefault="00561CCE" w:rsidP="00333552">
      <w:pPr>
        <w:pStyle w:val="NoSpacing"/>
        <w:rPr>
          <w:rFonts w:ascii="Times New Roman" w:hAnsi="Times New Roman" w:cs="Times New Roman"/>
          <w:sz w:val="23"/>
          <w:szCs w:val="23"/>
          <w:u w:val="single"/>
        </w:rPr>
      </w:pPr>
    </w:p>
    <w:p w14:paraId="5BC682EA" w14:textId="33D3E2BF" w:rsidR="00561CCE" w:rsidRDefault="00561CCE" w:rsidP="00333552">
      <w:pPr>
        <w:pStyle w:val="NoSpacing"/>
        <w:rPr>
          <w:rFonts w:ascii="Times New Roman" w:hAnsi="Times New Roman" w:cs="Times New Roman"/>
          <w:sz w:val="23"/>
          <w:szCs w:val="23"/>
          <w:u w:val="single"/>
        </w:rPr>
      </w:pPr>
      <w:r>
        <w:rPr>
          <w:rFonts w:ascii="Times New Roman" w:hAnsi="Times New Roman" w:cs="Times New Roman"/>
          <w:sz w:val="23"/>
          <w:szCs w:val="23"/>
          <w:u w:val="single"/>
        </w:rPr>
        <w:t>Fig #</w:t>
      </w:r>
    </w:p>
    <w:p w14:paraId="62AE81B1" w14:textId="0B0BB199" w:rsidR="00561CCE" w:rsidRDefault="00561CCE" w:rsidP="00333552">
      <w:pPr>
        <w:pStyle w:val="NoSpacing"/>
        <w:rPr>
          <w:rFonts w:ascii="Times New Roman" w:hAnsi="Times New Roman" w:cs="Times New Roman"/>
          <w:sz w:val="23"/>
          <w:szCs w:val="23"/>
          <w:u w:val="single"/>
        </w:rPr>
      </w:pPr>
      <w:r>
        <w:rPr>
          <w:rFonts w:ascii="Times New Roman" w:hAnsi="Times New Roman" w:cs="Times New Roman"/>
          <w:sz w:val="23"/>
          <w:szCs w:val="23"/>
          <w:u w:val="single"/>
        </w:rPr>
        <w:t xml:space="preserve">A phylogeny of Poaceae with glume length as a ratio of total spikelet length mapped. </w:t>
      </w:r>
    </w:p>
    <w:p w14:paraId="0CC71B5E" w14:textId="77777777" w:rsidR="00DC75B0" w:rsidRPr="00693162" w:rsidRDefault="00DC75B0" w:rsidP="00333552">
      <w:pPr>
        <w:pStyle w:val="NoSpacing"/>
        <w:rPr>
          <w:rFonts w:ascii="Times New Roman" w:hAnsi="Times New Roman" w:cs="Times New Roman"/>
          <w:sz w:val="23"/>
          <w:szCs w:val="23"/>
        </w:rPr>
      </w:pPr>
    </w:p>
    <w:p w14:paraId="637A38A0" w14:textId="77777777" w:rsidR="00333552" w:rsidRPr="00693162" w:rsidRDefault="00333552" w:rsidP="00333552">
      <w:pPr>
        <w:pStyle w:val="NoSpacing"/>
        <w:rPr>
          <w:rFonts w:ascii="Times New Roman" w:hAnsi="Times New Roman" w:cs="Times New Roman"/>
          <w:sz w:val="23"/>
          <w:szCs w:val="23"/>
          <w:u w:val="single"/>
        </w:rPr>
      </w:pPr>
      <w:r w:rsidRPr="00693162">
        <w:rPr>
          <w:rFonts w:ascii="Times New Roman" w:hAnsi="Times New Roman" w:cs="Times New Roman"/>
          <w:sz w:val="23"/>
          <w:szCs w:val="23"/>
        </w:rPr>
        <w:t xml:space="preserve">   </w:t>
      </w:r>
      <w:r w:rsidRPr="00693162">
        <w:rPr>
          <w:rFonts w:ascii="Times New Roman" w:hAnsi="Times New Roman" w:cs="Times New Roman"/>
          <w:sz w:val="23"/>
          <w:szCs w:val="23"/>
          <w:u w:val="single"/>
        </w:rPr>
        <w:t>Pollen</w:t>
      </w:r>
    </w:p>
    <w:p w14:paraId="62DB45AA" w14:textId="77777777" w:rsidR="003A77CF" w:rsidRPr="00693162" w:rsidRDefault="003A77CF"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Discuss what is known regardi</w:t>
      </w:r>
      <w:r w:rsidR="00A8147C">
        <w:rPr>
          <w:rFonts w:ascii="Times New Roman" w:hAnsi="Times New Roman" w:cs="Times New Roman"/>
          <w:sz w:val="23"/>
          <w:szCs w:val="23"/>
        </w:rPr>
        <w:t>ng the distribution of the intra-</w:t>
      </w:r>
      <w:proofErr w:type="spellStart"/>
      <w:r w:rsidR="00A8147C">
        <w:rPr>
          <w:rFonts w:ascii="Times New Roman" w:hAnsi="Times New Roman" w:cs="Times New Roman"/>
          <w:sz w:val="23"/>
          <w:szCs w:val="23"/>
        </w:rPr>
        <w:t>exinous</w:t>
      </w:r>
      <w:proofErr w:type="spellEnd"/>
      <w:r w:rsidR="00A8147C">
        <w:rPr>
          <w:rFonts w:ascii="Times New Roman" w:hAnsi="Times New Roman" w:cs="Times New Roman"/>
          <w:sz w:val="23"/>
          <w:szCs w:val="23"/>
        </w:rPr>
        <w:t xml:space="preserve"> </w:t>
      </w:r>
      <w:r w:rsidRPr="00693162">
        <w:rPr>
          <w:rFonts w:ascii="Times New Roman" w:hAnsi="Times New Roman" w:cs="Times New Roman"/>
          <w:sz w:val="23"/>
          <w:szCs w:val="23"/>
        </w:rPr>
        <w:t>channels</w:t>
      </w:r>
    </w:p>
    <w:p w14:paraId="110C680C" w14:textId="77777777" w:rsidR="00AA7C4D" w:rsidRPr="00693162" w:rsidRDefault="00AA7C4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Include anything relevant about experience with processing pollen</w:t>
      </w:r>
    </w:p>
    <w:p w14:paraId="24004D4F" w14:textId="77777777" w:rsidR="00333552" w:rsidRPr="00693162" w:rsidRDefault="00333552" w:rsidP="00333552">
      <w:pPr>
        <w:pStyle w:val="NoSpacing"/>
        <w:rPr>
          <w:rFonts w:ascii="Times New Roman" w:hAnsi="Times New Roman" w:cs="Times New Roman"/>
          <w:sz w:val="23"/>
          <w:szCs w:val="23"/>
        </w:rPr>
      </w:pPr>
    </w:p>
    <w:p w14:paraId="3AA284F9" w14:textId="77777777" w:rsidR="00333552" w:rsidRPr="00693162" w:rsidRDefault="00333552" w:rsidP="00333552">
      <w:pPr>
        <w:pStyle w:val="NoSpacing"/>
        <w:rPr>
          <w:rFonts w:ascii="Times New Roman" w:hAnsi="Times New Roman" w:cs="Times New Roman"/>
          <w:b/>
          <w:sz w:val="23"/>
          <w:szCs w:val="23"/>
        </w:rPr>
      </w:pPr>
      <w:r w:rsidRPr="00693162">
        <w:rPr>
          <w:rFonts w:ascii="Times New Roman" w:hAnsi="Times New Roman" w:cs="Times New Roman"/>
          <w:b/>
          <w:sz w:val="23"/>
          <w:szCs w:val="23"/>
        </w:rPr>
        <w:t>Timetable</w:t>
      </w:r>
    </w:p>
    <w:p w14:paraId="07D423EB" w14:textId="77777777" w:rsidR="00333552" w:rsidRPr="00693162" w:rsidRDefault="001F7EAB"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Year 1: Pollen sampling and microscopy; collection of spikelets and anthers. Year 2: Sectioning of spikelets and preparation of models; virtual wind tunnel experiments. Year 3: </w:t>
      </w:r>
    </w:p>
    <w:p w14:paraId="7072B194" w14:textId="77777777" w:rsidR="00405B52" w:rsidRPr="00693162" w:rsidRDefault="00405B52" w:rsidP="00333552">
      <w:pPr>
        <w:pStyle w:val="NoSpacing"/>
        <w:rPr>
          <w:rFonts w:ascii="Times New Roman" w:hAnsi="Times New Roman" w:cs="Times New Roman"/>
          <w:sz w:val="23"/>
          <w:szCs w:val="23"/>
        </w:rPr>
      </w:pPr>
    </w:p>
    <w:p w14:paraId="7B137858" w14:textId="77777777" w:rsidR="00405B52" w:rsidRPr="00693162" w:rsidRDefault="00405B52" w:rsidP="00333552">
      <w:pPr>
        <w:pStyle w:val="NoSpacing"/>
        <w:rPr>
          <w:rFonts w:ascii="Times New Roman" w:hAnsi="Times New Roman" w:cs="Times New Roman"/>
          <w:sz w:val="23"/>
          <w:szCs w:val="23"/>
        </w:rPr>
      </w:pPr>
    </w:p>
    <w:p w14:paraId="34FCB24B" w14:textId="77777777" w:rsidR="00333552" w:rsidRPr="00A8147C" w:rsidRDefault="00A8147C" w:rsidP="00333552">
      <w:pPr>
        <w:pStyle w:val="NoSpacing"/>
        <w:rPr>
          <w:rFonts w:ascii="Times New Roman" w:hAnsi="Times New Roman" w:cs="Times New Roman"/>
          <w:sz w:val="23"/>
          <w:szCs w:val="23"/>
        </w:rPr>
      </w:pPr>
      <w:r w:rsidRPr="00A8147C">
        <w:rPr>
          <w:rFonts w:ascii="Times New Roman" w:hAnsi="Times New Roman" w:cs="Times New Roman"/>
          <w:sz w:val="23"/>
          <w:szCs w:val="23"/>
        </w:rPr>
        <w:t>BROADER IMPACTS</w:t>
      </w:r>
    </w:p>
    <w:p w14:paraId="5D50B77E" w14:textId="77777777" w:rsidR="00405B52"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Educational: Grass spikelet mo</w:t>
      </w:r>
      <w:r w:rsidR="003A77CF" w:rsidRPr="00693162">
        <w:rPr>
          <w:rFonts w:ascii="Times New Roman" w:hAnsi="Times New Roman" w:cs="Times New Roman"/>
          <w:sz w:val="23"/>
          <w:szCs w:val="23"/>
        </w:rPr>
        <w:t>dels that are digitally dissecti</w:t>
      </w:r>
      <w:r w:rsidRPr="00693162">
        <w:rPr>
          <w:rFonts w:ascii="Times New Roman" w:hAnsi="Times New Roman" w:cs="Times New Roman"/>
          <w:sz w:val="23"/>
          <w:szCs w:val="23"/>
        </w:rPr>
        <w:t>ble.</w:t>
      </w:r>
    </w:p>
    <w:p w14:paraId="7C9C4B37"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Human Resources: Training of two Ph.D. students, one of whom is female and a first generation college and graduate school student; training of at least two undergraduates during the project.</w:t>
      </w:r>
    </w:p>
    <w:p w14:paraId="12FE7325" w14:textId="77777777" w:rsidR="003A77CF" w:rsidRPr="00693162" w:rsidRDefault="003A77CF"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Methods: Development of 3D methods and analyses </w:t>
      </w:r>
    </w:p>
    <w:p w14:paraId="46941727"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   Other fields: potential impact on paleoecology/paleoclimatology</w:t>
      </w:r>
    </w:p>
    <w:p w14:paraId="3A48FC4C" w14:textId="77777777" w:rsidR="009830DD" w:rsidRPr="00693162" w:rsidRDefault="009830DD" w:rsidP="00333552">
      <w:pPr>
        <w:pStyle w:val="NoSpacing"/>
        <w:rPr>
          <w:rFonts w:ascii="Times New Roman" w:hAnsi="Times New Roman" w:cs="Times New Roman"/>
          <w:sz w:val="23"/>
          <w:szCs w:val="23"/>
        </w:rPr>
      </w:pPr>
    </w:p>
    <w:p w14:paraId="1D03D43E"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w:t>
      </w:r>
      <w:proofErr w:type="gramStart"/>
      <w:r w:rsidR="003A77CF" w:rsidRPr="00693162">
        <w:rPr>
          <w:rFonts w:ascii="Times New Roman" w:hAnsi="Times New Roman" w:cs="Times New Roman"/>
          <w:sz w:val="23"/>
          <w:szCs w:val="23"/>
        </w:rPr>
        <w:t>work</w:t>
      </w:r>
      <w:proofErr w:type="gramEnd"/>
      <w:r w:rsidR="003A77CF" w:rsidRPr="00693162">
        <w:rPr>
          <w:rFonts w:ascii="Times New Roman" w:hAnsi="Times New Roman" w:cs="Times New Roman"/>
          <w:sz w:val="23"/>
          <w:szCs w:val="23"/>
        </w:rPr>
        <w:t xml:space="preserve"> in BPMI?; </w:t>
      </w:r>
      <w:r w:rsidRPr="00693162">
        <w:rPr>
          <w:rFonts w:ascii="Times New Roman" w:hAnsi="Times New Roman" w:cs="Times New Roman"/>
          <w:sz w:val="23"/>
          <w:szCs w:val="23"/>
        </w:rPr>
        <w:t>Carver students?; SACNAS?]</w:t>
      </w:r>
    </w:p>
    <w:p w14:paraId="36F1FFD4" w14:textId="77777777" w:rsidR="00333552" w:rsidRPr="00693162" w:rsidRDefault="00333552" w:rsidP="00333552">
      <w:pPr>
        <w:pStyle w:val="NoSpacing"/>
        <w:rPr>
          <w:rFonts w:ascii="Times New Roman" w:hAnsi="Times New Roman" w:cs="Times New Roman"/>
          <w:sz w:val="23"/>
          <w:szCs w:val="23"/>
        </w:rPr>
      </w:pPr>
    </w:p>
    <w:p w14:paraId="7CF02F6B" w14:textId="77777777" w:rsidR="00405B52" w:rsidRPr="00693162" w:rsidRDefault="00333552" w:rsidP="00693162">
      <w:pPr>
        <w:pStyle w:val="NoSpacing"/>
        <w:rPr>
          <w:rFonts w:ascii="Times New Roman" w:hAnsi="Times New Roman" w:cs="Times New Roman"/>
          <w:sz w:val="23"/>
          <w:szCs w:val="23"/>
        </w:rPr>
      </w:pPr>
      <w:r w:rsidRPr="00693162">
        <w:rPr>
          <w:rFonts w:ascii="Times New Roman" w:hAnsi="Times New Roman" w:cs="Times New Roman"/>
          <w:b/>
          <w:sz w:val="23"/>
          <w:szCs w:val="23"/>
        </w:rPr>
        <w:lastRenderedPageBreak/>
        <w:t>Results from Prior NSF Support</w:t>
      </w:r>
    </w:p>
    <w:p w14:paraId="2558200C" w14:textId="77777777" w:rsidR="00693162" w:rsidRDefault="00693162" w:rsidP="00693162">
      <w:pPr>
        <w:rPr>
          <w:rFonts w:ascii="Times New Roman" w:eastAsia="Times New Roman" w:hAnsi="Times New Roman" w:cs="Times New Roman"/>
          <w:sz w:val="23"/>
          <w:szCs w:val="23"/>
        </w:rPr>
      </w:pPr>
      <w:r w:rsidRPr="00693162">
        <w:rPr>
          <w:rFonts w:ascii="Times New Roman" w:eastAsia="Times New Roman" w:hAnsi="Times New Roman" w:cs="Times New Roman"/>
          <w:sz w:val="23"/>
          <w:szCs w:val="23"/>
          <w:highlight w:val="white"/>
        </w:rPr>
        <w:t xml:space="preserve">Clark. DEB-1120750, $291,057, 2011-2016, COLLABORATIVE RESEARCH: </w:t>
      </w:r>
      <w:r w:rsidRPr="00693162">
        <w:rPr>
          <w:rFonts w:ascii="Times New Roman" w:eastAsia="Times New Roman" w:hAnsi="Times New Roman" w:cs="Times New Roman"/>
          <w:b/>
          <w:sz w:val="23"/>
          <w:szCs w:val="23"/>
          <w:highlight w:val="white"/>
        </w:rPr>
        <w:t>Ecological Diversification and Molecular Evolution of Grasses (Poaceae)</w:t>
      </w:r>
      <w:r w:rsidRPr="00693162">
        <w:rPr>
          <w:rFonts w:ascii="Times New Roman" w:eastAsia="Times New Roman" w:hAnsi="Times New Roman" w:cs="Times New Roman"/>
          <w:i/>
          <w:sz w:val="23"/>
          <w:szCs w:val="23"/>
          <w:highlight w:val="white"/>
        </w:rPr>
        <w:t xml:space="preserve">, with M. Duvall (DEB-1120761) and S. </w:t>
      </w:r>
      <w:proofErr w:type="spellStart"/>
      <w:r w:rsidRPr="00693162">
        <w:rPr>
          <w:rFonts w:ascii="Times New Roman" w:eastAsia="Times New Roman" w:hAnsi="Times New Roman" w:cs="Times New Roman"/>
          <w:i/>
          <w:sz w:val="23"/>
          <w:szCs w:val="23"/>
          <w:highlight w:val="white"/>
        </w:rPr>
        <w:t>Kelchner</w:t>
      </w:r>
      <w:proofErr w:type="spellEnd"/>
      <w:r w:rsidRPr="00693162">
        <w:rPr>
          <w:rFonts w:ascii="Times New Roman" w:eastAsia="Times New Roman" w:hAnsi="Times New Roman" w:cs="Times New Roman"/>
          <w:i/>
          <w:sz w:val="23"/>
          <w:szCs w:val="23"/>
          <w:highlight w:val="white"/>
        </w:rPr>
        <w:t xml:space="preserve"> (DEB-1120856)</w:t>
      </w:r>
      <w:r w:rsidRPr="00693162">
        <w:rPr>
          <w:rFonts w:ascii="Times New Roman" w:eastAsia="Times New Roman" w:hAnsi="Times New Roman" w:cs="Times New Roman"/>
          <w:sz w:val="23"/>
          <w:szCs w:val="23"/>
        </w:rPr>
        <w:t>.</w:t>
      </w:r>
    </w:p>
    <w:p w14:paraId="40D22FB8" w14:textId="77777777" w:rsidR="00693162" w:rsidRPr="00693162" w:rsidRDefault="00693162" w:rsidP="00693162">
      <w:pPr>
        <w:rPr>
          <w:rFonts w:ascii="Times New Roman" w:eastAsia="Times New Roman" w:hAnsi="Times New Roman" w:cs="Times New Roman"/>
          <w:sz w:val="23"/>
          <w:szCs w:val="23"/>
        </w:rPr>
      </w:pPr>
    </w:p>
    <w:p w14:paraId="5A7D8AFF" w14:textId="63010883" w:rsidR="00693162" w:rsidRDefault="00693162" w:rsidP="00693162">
      <w:pPr>
        <w:rPr>
          <w:rFonts w:ascii="Times New Roman" w:eastAsia="Times New Roman" w:hAnsi="Times New Roman" w:cs="Times New Roman"/>
          <w:sz w:val="23"/>
          <w:szCs w:val="23"/>
        </w:rPr>
      </w:pPr>
      <w:r w:rsidRPr="00693162">
        <w:rPr>
          <w:rFonts w:ascii="Times New Roman" w:eastAsia="Times New Roman" w:hAnsi="Times New Roman" w:cs="Times New Roman"/>
          <w:sz w:val="23"/>
          <w:szCs w:val="23"/>
        </w:rPr>
        <w:t xml:space="preserve">DEB-1342787 to PI M. </w:t>
      </w:r>
      <w:proofErr w:type="spellStart"/>
      <w:r w:rsidRPr="00693162">
        <w:rPr>
          <w:rFonts w:ascii="Times New Roman" w:eastAsia="Times New Roman" w:hAnsi="Times New Roman" w:cs="Times New Roman"/>
          <w:sz w:val="23"/>
          <w:szCs w:val="23"/>
        </w:rPr>
        <w:t>Ungerer</w:t>
      </w:r>
      <w:proofErr w:type="spellEnd"/>
      <w:r w:rsidRPr="00693162">
        <w:rPr>
          <w:rFonts w:ascii="Times New Roman" w:eastAsia="Times New Roman" w:hAnsi="Times New Roman" w:cs="Times New Roman"/>
          <w:sz w:val="23"/>
          <w:szCs w:val="23"/>
        </w:rPr>
        <w:t xml:space="preserve"> (originally to J. </w:t>
      </w:r>
      <w:proofErr w:type="spellStart"/>
      <w:r w:rsidRPr="00693162">
        <w:rPr>
          <w:rFonts w:ascii="Times New Roman" w:eastAsia="Times New Roman" w:hAnsi="Times New Roman" w:cs="Times New Roman"/>
          <w:sz w:val="23"/>
          <w:szCs w:val="23"/>
        </w:rPr>
        <w:t>Craine</w:t>
      </w:r>
      <w:proofErr w:type="spellEnd"/>
      <w:r w:rsidRPr="00693162">
        <w:rPr>
          <w:rFonts w:ascii="Times New Roman" w:eastAsia="Times New Roman" w:hAnsi="Times New Roman" w:cs="Times New Roman"/>
          <w:sz w:val="23"/>
          <w:szCs w:val="23"/>
        </w:rPr>
        <w:t>) at Kansas State University, $1,419,186 (</w:t>
      </w:r>
      <w:r w:rsidRPr="00693162">
        <w:rPr>
          <w:rFonts w:ascii="Times New Roman" w:eastAsia="Times New Roman" w:hAnsi="Times New Roman" w:cs="Times New Roman"/>
          <w:b/>
          <w:sz w:val="23"/>
          <w:szCs w:val="23"/>
        </w:rPr>
        <w:t>ISU/Clark subcontract</w:t>
      </w:r>
      <w:r w:rsidR="00EE515E">
        <w:rPr>
          <w:rFonts w:ascii="Times New Roman" w:eastAsia="Times New Roman" w:hAnsi="Times New Roman" w:cs="Times New Roman"/>
          <w:sz w:val="23"/>
          <w:szCs w:val="23"/>
        </w:rPr>
        <w:t xml:space="preserve"> $207,121), 2013-2019</w:t>
      </w:r>
      <w:r w:rsidRPr="00693162">
        <w:rPr>
          <w:rFonts w:ascii="Times New Roman" w:eastAsia="Times New Roman" w:hAnsi="Times New Roman" w:cs="Times New Roman"/>
          <w:sz w:val="23"/>
          <w:szCs w:val="23"/>
        </w:rPr>
        <w:t xml:space="preserve">, Dimensions/NASA: COLLABORATIVE RESEARCH: </w:t>
      </w:r>
      <w:r w:rsidRPr="00693162">
        <w:rPr>
          <w:rFonts w:ascii="Times New Roman" w:eastAsia="Times New Roman" w:hAnsi="Times New Roman" w:cs="Times New Roman"/>
          <w:b/>
          <w:sz w:val="23"/>
          <w:szCs w:val="23"/>
        </w:rPr>
        <w:t>The Biogeography and Evolution of Drought Tolerance in Grasses</w:t>
      </w:r>
      <w:r w:rsidRPr="00693162">
        <w:rPr>
          <w:rFonts w:ascii="Times New Roman" w:eastAsia="Times New Roman" w:hAnsi="Times New Roman" w:cs="Times New Roman"/>
          <w:sz w:val="23"/>
          <w:szCs w:val="23"/>
        </w:rPr>
        <w:t xml:space="preserve">, </w:t>
      </w:r>
      <w:r w:rsidRPr="00693162">
        <w:rPr>
          <w:rFonts w:ascii="Times New Roman" w:eastAsia="Times New Roman" w:hAnsi="Times New Roman" w:cs="Times New Roman"/>
          <w:i/>
          <w:sz w:val="23"/>
          <w:szCs w:val="23"/>
        </w:rPr>
        <w:t>with M. Duvall (DEB-1342782) and C. Still (DEB-1342703)</w:t>
      </w:r>
      <w:r w:rsidRPr="00693162">
        <w:rPr>
          <w:rFonts w:ascii="Times New Roman" w:eastAsia="Times New Roman" w:hAnsi="Times New Roman" w:cs="Times New Roman"/>
          <w:sz w:val="23"/>
          <w:szCs w:val="23"/>
        </w:rPr>
        <w:t>.</w:t>
      </w:r>
    </w:p>
    <w:p w14:paraId="1D4A3AB8" w14:textId="77777777" w:rsidR="00693162" w:rsidRPr="00693162" w:rsidRDefault="00693162" w:rsidP="00693162">
      <w:pPr>
        <w:rPr>
          <w:rFonts w:ascii="Times New Roman" w:eastAsia="Times New Roman" w:hAnsi="Times New Roman" w:cs="Times New Roman"/>
          <w:sz w:val="23"/>
          <w:szCs w:val="23"/>
        </w:rPr>
      </w:pPr>
    </w:p>
    <w:p w14:paraId="43BB75C4" w14:textId="77777777" w:rsidR="00693162" w:rsidRDefault="00693162" w:rsidP="00693162">
      <w:pPr>
        <w:rPr>
          <w:rFonts w:ascii="Times New Roman" w:eastAsia="Arial" w:hAnsi="Times New Roman" w:cs="Times New Roman"/>
          <w:color w:val="000000"/>
          <w:sz w:val="23"/>
          <w:szCs w:val="23"/>
        </w:rPr>
      </w:pPr>
      <w:r w:rsidRPr="00693162">
        <w:rPr>
          <w:rFonts w:ascii="Times New Roman" w:eastAsia="Arial" w:hAnsi="Times New Roman" w:cs="Times New Roman"/>
          <w:color w:val="000000"/>
          <w:sz w:val="23"/>
          <w:szCs w:val="23"/>
          <w:highlight w:val="white"/>
        </w:rPr>
        <w:t>The questions, activities, and results of these two projects were complementary and overlapping. To simplify reporting, we integrated the results in the text below, with DEB-1120750 products labeled with an asterisk (*) and DEB-1342787</w:t>
      </w:r>
      <w:r w:rsidRPr="00693162">
        <w:rPr>
          <w:rFonts w:ascii="Times New Roman" w:eastAsia="Arial" w:hAnsi="Times New Roman" w:cs="Times New Roman"/>
          <w:color w:val="000000"/>
          <w:sz w:val="23"/>
          <w:szCs w:val="23"/>
        </w:rPr>
        <w:t xml:space="preserve"> labeled by</w:t>
      </w:r>
      <w:r w:rsidRPr="00693162">
        <w:rPr>
          <w:rFonts w:ascii="Times New Roman" w:eastAsia="Arial" w:hAnsi="Times New Roman" w:cs="Times New Roman"/>
          <w:color w:val="000000"/>
          <w:sz w:val="23"/>
          <w:szCs w:val="23"/>
          <w:highlight w:val="white"/>
        </w:rPr>
        <w:t xml:space="preserve"> a cross (†)</w:t>
      </w:r>
      <w:r w:rsidRPr="00693162">
        <w:rPr>
          <w:rFonts w:ascii="Times New Roman" w:eastAsia="Arial" w:hAnsi="Times New Roman" w:cs="Times New Roman"/>
          <w:color w:val="000000"/>
          <w:sz w:val="23"/>
          <w:szCs w:val="23"/>
        </w:rPr>
        <w:t>.</w:t>
      </w:r>
      <w:r w:rsidR="00533A75" w:rsidRPr="00693162">
        <w:rPr>
          <w:rFonts w:ascii="Times New Roman" w:hAnsi="Times New Roman" w:cs="Times New Roman"/>
          <w:sz w:val="23"/>
          <w:szCs w:val="23"/>
          <w:highlight w:val="white"/>
        </w:rPr>
        <w:t>To date, we have published 11 papers (9* and 2*†) and 2</w:t>
      </w:r>
      <w:r w:rsidR="00533A75" w:rsidRPr="00693162">
        <w:rPr>
          <w:rFonts w:ascii="Times New Roman" w:hAnsi="Times New Roman" w:cs="Times New Roman"/>
          <w:sz w:val="23"/>
          <w:szCs w:val="23"/>
        </w:rPr>
        <w:t>*</w:t>
      </w:r>
      <w:r w:rsidR="00533A75" w:rsidRPr="00693162">
        <w:rPr>
          <w:rFonts w:ascii="Times New Roman" w:hAnsi="Times New Roman" w:cs="Times New Roman"/>
          <w:sz w:val="23"/>
          <w:szCs w:val="23"/>
          <w:highlight w:val="white"/>
        </w:rPr>
        <w:t>† are currently in review</w:t>
      </w:r>
      <w:r w:rsidR="00533A75">
        <w:rPr>
          <w:rFonts w:ascii="Times New Roman" w:hAnsi="Times New Roman" w:cs="Times New Roman"/>
          <w:sz w:val="23"/>
          <w:szCs w:val="23"/>
          <w:highlight w:val="white"/>
        </w:rPr>
        <w:t xml:space="preserve"> or revision</w:t>
      </w:r>
      <w:r w:rsidR="00533A75" w:rsidRPr="00693162">
        <w:rPr>
          <w:rFonts w:ascii="Times New Roman" w:hAnsi="Times New Roman" w:cs="Times New Roman"/>
          <w:sz w:val="23"/>
          <w:szCs w:val="23"/>
          <w:highlight w:val="white"/>
        </w:rPr>
        <w:t xml:space="preserve">. </w:t>
      </w:r>
      <w:r w:rsidR="00533A75" w:rsidRPr="00693162">
        <w:rPr>
          <w:rFonts w:ascii="Times New Roman" w:hAnsi="Times New Roman" w:cs="Times New Roman"/>
          <w:sz w:val="23"/>
          <w:szCs w:val="23"/>
        </w:rPr>
        <w:t>We have produced three permanent slide collections : 1) ca. 4,500 slides, representing sections in all three planes, of ca. 30 non-grass monocots and ca. 300 grass species; 2) leaf clearings of ca. 220 grass species, and 3) root cross sections of ca. 80 grass species. These are currently housed in the Clark lab at ISU (access available upon request), but we</w:t>
      </w:r>
      <w:r w:rsidR="00533A75">
        <w:rPr>
          <w:rFonts w:ascii="Times New Roman" w:hAnsi="Times New Roman" w:cs="Times New Roman"/>
          <w:sz w:val="23"/>
          <w:szCs w:val="23"/>
        </w:rPr>
        <w:t xml:space="preserve"> will select</w:t>
      </w:r>
      <w:r w:rsidR="00533A75" w:rsidRPr="00693162">
        <w:rPr>
          <w:rFonts w:ascii="Times New Roman" w:hAnsi="Times New Roman" w:cs="Times New Roman"/>
          <w:sz w:val="23"/>
          <w:szCs w:val="23"/>
        </w:rPr>
        <w:t xml:space="preserve"> representative slides and images to be archived at the Cornell University Plant Anatomy Collection/Website.</w:t>
      </w:r>
    </w:p>
    <w:p w14:paraId="09A1C0A4" w14:textId="77777777" w:rsidR="00693162" w:rsidRPr="00693162" w:rsidRDefault="00693162" w:rsidP="00693162">
      <w:pPr>
        <w:rPr>
          <w:rFonts w:ascii="Times New Roman" w:eastAsia="Times New Roman" w:hAnsi="Times New Roman" w:cs="Times New Roman"/>
          <w:sz w:val="23"/>
          <w:szCs w:val="23"/>
        </w:rPr>
      </w:pPr>
    </w:p>
    <w:p w14:paraId="1D67FE4A" w14:textId="77777777" w:rsidR="00693162" w:rsidRPr="00693162" w:rsidRDefault="00693162" w:rsidP="00693162">
      <w:pPr>
        <w:rPr>
          <w:rFonts w:ascii="Times New Roman" w:eastAsia="Arial" w:hAnsi="Times New Roman" w:cs="Times New Roman"/>
          <w:color w:val="000000"/>
          <w:sz w:val="23"/>
          <w:szCs w:val="23"/>
          <w:highlight w:val="white"/>
        </w:rPr>
      </w:pPr>
      <w:r w:rsidRPr="00693162">
        <w:rPr>
          <w:rFonts w:ascii="Times New Roman" w:eastAsia="Arial" w:hAnsi="Times New Roman" w:cs="Times New Roman"/>
          <w:i/>
          <w:color w:val="000000"/>
          <w:sz w:val="23"/>
          <w:szCs w:val="23"/>
          <w:highlight w:val="white"/>
        </w:rPr>
        <w:t>Intellectual Merit</w:t>
      </w:r>
      <w:r w:rsidRPr="00693162">
        <w:rPr>
          <w:rFonts w:ascii="Times New Roman" w:eastAsia="Arial" w:hAnsi="Times New Roman" w:cs="Times New Roman"/>
          <w:color w:val="000000"/>
          <w:sz w:val="23"/>
          <w:szCs w:val="23"/>
          <w:highlight w:val="white"/>
        </w:rPr>
        <w:t xml:space="preserve"> </w:t>
      </w:r>
    </w:p>
    <w:p w14:paraId="399324E4" w14:textId="77777777" w:rsidR="00693162" w:rsidRPr="00693162" w:rsidRDefault="00693162" w:rsidP="00693162">
      <w:pPr>
        <w:ind w:firstLine="284"/>
        <w:rPr>
          <w:rFonts w:ascii="Times New Roman" w:eastAsia="Arial" w:hAnsi="Times New Roman" w:cs="Times New Roman"/>
          <w:color w:val="000000"/>
          <w:sz w:val="23"/>
          <w:szCs w:val="23"/>
        </w:rPr>
      </w:pPr>
      <w:r w:rsidRPr="00693162">
        <w:rPr>
          <w:rFonts w:ascii="Times New Roman" w:eastAsia="Arial" w:hAnsi="Times New Roman" w:cs="Times New Roman"/>
          <w:color w:val="000000"/>
          <w:sz w:val="23"/>
          <w:szCs w:val="23"/>
          <w:highlight w:val="white"/>
        </w:rPr>
        <w:t xml:space="preserve">Major activities undertaken by the Clark lab were: 1) collection of critical taxa; 2) facilitation of plastome sequencing; 3) </w:t>
      </w:r>
      <w:r w:rsidRPr="00693162">
        <w:rPr>
          <w:rFonts w:ascii="Times New Roman" w:eastAsia="Arial" w:hAnsi="Times New Roman" w:cs="Times New Roman"/>
          <w:color w:val="000000"/>
          <w:sz w:val="23"/>
          <w:szCs w:val="23"/>
        </w:rPr>
        <w:t xml:space="preserve">a family-wide leaf shape evolution analysis; 4) a survey of 3D leaf anatomy in the grasses; 5) a survey of grass root anatomy; 6) collection of root and leaf anatomical data as part of experimental drought tolerance and gene expression studies; and 7) analyses of leaf and root anatomy to test the evolutionary and ecological significance of climate and light. These activities produced several key findings that improved our understanding of grass evolution, as well as the genetic and functional bases of water and light relations. </w:t>
      </w:r>
    </w:p>
    <w:p w14:paraId="5CFB07A8" w14:textId="77777777" w:rsidR="00693162" w:rsidRPr="00693162" w:rsidRDefault="00693162" w:rsidP="00693162">
      <w:pPr>
        <w:ind w:firstLine="288"/>
        <w:rPr>
          <w:rFonts w:ascii="Times New Roman" w:eastAsia="Times New Roman" w:hAnsi="Times New Roman" w:cs="Times New Roman"/>
          <w:sz w:val="23"/>
          <w:szCs w:val="23"/>
        </w:rPr>
      </w:pPr>
      <w:r w:rsidRPr="00693162">
        <w:rPr>
          <w:rFonts w:ascii="Times New Roman" w:eastAsia="Arial" w:hAnsi="Times New Roman" w:cs="Times New Roman"/>
          <w:color w:val="000000"/>
          <w:sz w:val="23"/>
          <w:szCs w:val="23"/>
        </w:rPr>
        <w:t xml:space="preserve">Our plastome phylogenetic estimations confirmed the previous topology of three early-diverging grass lineages sister to two major clades (BOP + PACMAD), suggested </w:t>
      </w:r>
      <w:proofErr w:type="spellStart"/>
      <w:r w:rsidRPr="00693162">
        <w:rPr>
          <w:rFonts w:ascii="Times New Roman" w:eastAsia="Arial" w:hAnsi="Times New Roman" w:cs="Times New Roman"/>
          <w:color w:val="000000"/>
          <w:sz w:val="23"/>
          <w:szCs w:val="23"/>
        </w:rPr>
        <w:t>Panicoideae</w:t>
      </w:r>
      <w:proofErr w:type="spellEnd"/>
      <w:r w:rsidRPr="00693162">
        <w:rPr>
          <w:rFonts w:ascii="Times New Roman" w:eastAsia="Arial" w:hAnsi="Times New Roman" w:cs="Times New Roman"/>
          <w:color w:val="000000"/>
          <w:sz w:val="23"/>
          <w:szCs w:val="23"/>
        </w:rPr>
        <w:t xml:space="preserve"> as sister to ACMAD (instead of </w:t>
      </w:r>
      <w:proofErr w:type="spellStart"/>
      <w:r w:rsidRPr="00693162">
        <w:rPr>
          <w:rFonts w:ascii="Times New Roman" w:eastAsia="Arial" w:hAnsi="Times New Roman" w:cs="Times New Roman"/>
          <w:color w:val="000000"/>
          <w:sz w:val="23"/>
          <w:szCs w:val="23"/>
        </w:rPr>
        <w:t>Aristidoideae</w:t>
      </w:r>
      <w:proofErr w:type="spellEnd"/>
      <w:r w:rsidRPr="00693162">
        <w:rPr>
          <w:rFonts w:ascii="Times New Roman" w:eastAsia="Arial" w:hAnsi="Times New Roman" w:cs="Times New Roman"/>
          <w:color w:val="000000"/>
          <w:sz w:val="23"/>
          <w:szCs w:val="23"/>
        </w:rPr>
        <w:t>), provided improved resolution of relationships within subfamilies, and revealed a new genus of bamboo (*</w:t>
      </w:r>
      <w:proofErr w:type="spellStart"/>
      <w:r w:rsidRPr="00693162">
        <w:rPr>
          <w:rFonts w:ascii="Times New Roman" w:eastAsia="Arial" w:hAnsi="Times New Roman" w:cs="Times New Roman"/>
          <w:color w:val="000000"/>
          <w:sz w:val="23"/>
          <w:szCs w:val="23"/>
        </w:rPr>
        <w:t>Attigala</w:t>
      </w:r>
      <w:proofErr w:type="spellEnd"/>
      <w:r w:rsidRPr="00693162">
        <w:rPr>
          <w:rFonts w:ascii="Times New Roman" w:eastAsia="Arial" w:hAnsi="Times New Roman" w:cs="Times New Roman"/>
          <w:color w:val="000000"/>
          <w:sz w:val="23"/>
          <w:szCs w:val="23"/>
        </w:rPr>
        <w:t xml:space="preserve"> et al. 2014; *Burke et al. 2014; *Cotton et al. 2015; *</w:t>
      </w:r>
      <w:proofErr w:type="spellStart"/>
      <w:r w:rsidRPr="00693162">
        <w:rPr>
          <w:rFonts w:ascii="Times New Roman" w:eastAsia="Arial" w:hAnsi="Times New Roman" w:cs="Times New Roman"/>
          <w:color w:val="000000"/>
          <w:sz w:val="23"/>
          <w:szCs w:val="23"/>
        </w:rPr>
        <w:t>Saarela</w:t>
      </w:r>
      <w:proofErr w:type="spellEnd"/>
      <w:r w:rsidRPr="00693162">
        <w:rPr>
          <w:rFonts w:ascii="Times New Roman" w:eastAsia="Arial" w:hAnsi="Times New Roman" w:cs="Times New Roman"/>
          <w:color w:val="000000"/>
          <w:sz w:val="23"/>
          <w:szCs w:val="23"/>
        </w:rPr>
        <w:t xml:space="preserve"> et al. 2015; *</w:t>
      </w:r>
      <w:proofErr w:type="spellStart"/>
      <w:r w:rsidRPr="00693162">
        <w:rPr>
          <w:rFonts w:ascii="Times New Roman" w:eastAsia="Arial" w:hAnsi="Times New Roman" w:cs="Times New Roman"/>
          <w:color w:val="000000"/>
          <w:sz w:val="23"/>
          <w:szCs w:val="23"/>
        </w:rPr>
        <w:t>Wysocki</w:t>
      </w:r>
      <w:proofErr w:type="spellEnd"/>
      <w:r w:rsidRPr="00693162">
        <w:rPr>
          <w:rFonts w:ascii="Times New Roman" w:eastAsia="Arial" w:hAnsi="Times New Roman" w:cs="Times New Roman"/>
          <w:color w:val="000000"/>
          <w:sz w:val="23"/>
          <w:szCs w:val="23"/>
        </w:rPr>
        <w:t xml:space="preserve"> et al. 2015; *</w:t>
      </w:r>
      <w:r w:rsidRPr="00693162">
        <w:rPr>
          <w:rFonts w:ascii="Times New Roman" w:eastAsia="Arial" w:hAnsi="Times New Roman" w:cs="Times New Roman"/>
          <w:color w:val="000000"/>
          <w:sz w:val="23"/>
          <w:szCs w:val="23"/>
          <w:highlight w:val="white"/>
        </w:rPr>
        <w:t>†</w:t>
      </w:r>
      <w:proofErr w:type="spellStart"/>
      <w:r w:rsidRPr="00693162">
        <w:rPr>
          <w:rFonts w:ascii="Times New Roman" w:eastAsia="Arial" w:hAnsi="Times New Roman" w:cs="Times New Roman"/>
          <w:color w:val="000000"/>
          <w:sz w:val="23"/>
          <w:szCs w:val="23"/>
        </w:rPr>
        <w:t>Attigala</w:t>
      </w:r>
      <w:proofErr w:type="spellEnd"/>
      <w:r w:rsidRPr="00693162">
        <w:rPr>
          <w:rFonts w:ascii="Times New Roman" w:eastAsia="Arial" w:hAnsi="Times New Roman" w:cs="Times New Roman"/>
          <w:color w:val="000000"/>
          <w:sz w:val="23"/>
          <w:szCs w:val="23"/>
        </w:rPr>
        <w:t xml:space="preserve"> et al. 2016a,c; *Burke et al. 2016b; *Duvall et al. 2016). Our results date the origin of the grass family into the Early Cretaceous (*</w:t>
      </w:r>
      <w:r w:rsidRPr="00693162">
        <w:rPr>
          <w:rFonts w:ascii="Times New Roman" w:eastAsia="Arial" w:hAnsi="Times New Roman" w:cs="Times New Roman"/>
          <w:color w:val="000000"/>
          <w:sz w:val="23"/>
          <w:szCs w:val="23"/>
          <w:highlight w:val="white"/>
        </w:rPr>
        <w:t>†</w:t>
      </w:r>
      <w:r w:rsidRPr="00693162">
        <w:rPr>
          <w:rFonts w:ascii="Times New Roman" w:eastAsia="Arial" w:hAnsi="Times New Roman" w:cs="Times New Roman"/>
          <w:color w:val="000000"/>
          <w:sz w:val="23"/>
          <w:szCs w:val="23"/>
        </w:rPr>
        <w:t>Burke et al. 2016a; *</w:t>
      </w:r>
      <w:r w:rsidRPr="00693162">
        <w:rPr>
          <w:rFonts w:ascii="Times New Roman" w:eastAsia="Arial" w:hAnsi="Times New Roman" w:cs="Times New Roman"/>
          <w:color w:val="000000"/>
          <w:sz w:val="23"/>
          <w:szCs w:val="23"/>
          <w:highlight w:val="white"/>
        </w:rPr>
        <w:t>†</w:t>
      </w:r>
      <w:r>
        <w:rPr>
          <w:rFonts w:ascii="Times New Roman" w:eastAsia="Arial" w:hAnsi="Times New Roman" w:cs="Times New Roman"/>
          <w:color w:val="000000"/>
          <w:sz w:val="23"/>
          <w:szCs w:val="23"/>
        </w:rPr>
        <w:t>Gallaher et al., in revision</w:t>
      </w:r>
      <w:r w:rsidRPr="00693162">
        <w:rPr>
          <w:rFonts w:ascii="Times New Roman" w:eastAsia="Arial" w:hAnsi="Times New Roman" w:cs="Times New Roman"/>
          <w:color w:val="000000"/>
          <w:sz w:val="23"/>
          <w:szCs w:val="23"/>
        </w:rPr>
        <w:t xml:space="preserve">), 20-30 </w:t>
      </w:r>
      <w:proofErr w:type="gramStart"/>
      <w:r w:rsidRPr="00693162">
        <w:rPr>
          <w:rFonts w:ascii="Times New Roman" w:eastAsia="Arial" w:hAnsi="Times New Roman" w:cs="Times New Roman"/>
          <w:color w:val="000000"/>
          <w:sz w:val="23"/>
          <w:szCs w:val="23"/>
        </w:rPr>
        <w:t>My</w:t>
      </w:r>
      <w:proofErr w:type="gramEnd"/>
      <w:r w:rsidRPr="00693162">
        <w:rPr>
          <w:rFonts w:ascii="Times New Roman" w:eastAsia="Arial" w:hAnsi="Times New Roman" w:cs="Times New Roman"/>
          <w:color w:val="000000"/>
          <w:sz w:val="23"/>
          <w:szCs w:val="23"/>
        </w:rPr>
        <w:t xml:space="preserve"> earlier than previous estimates. </w:t>
      </w:r>
    </w:p>
    <w:p w14:paraId="2561A727" w14:textId="77777777" w:rsidR="00693162" w:rsidRPr="00533A75" w:rsidRDefault="00693162" w:rsidP="00533A75">
      <w:pPr>
        <w:tabs>
          <w:tab w:val="left" w:pos="7560"/>
        </w:tabs>
        <w:ind w:firstLine="288"/>
        <w:rPr>
          <w:rFonts w:ascii="Times New Roman" w:hAnsi="Times New Roman" w:cs="Times New Roman"/>
          <w:sz w:val="23"/>
          <w:szCs w:val="23"/>
        </w:rPr>
      </w:pPr>
      <w:r w:rsidRPr="00533A75">
        <w:rPr>
          <w:rFonts w:ascii="Times New Roman" w:hAnsi="Times New Roman" w:cs="Times New Roman"/>
          <w:sz w:val="23"/>
          <w:szCs w:val="23"/>
        </w:rPr>
        <w:t>Our studies of grass leaf shape evolution showed that strongly linear leaves occur in climates receiving &lt;1,000 mm MAP, whereas in habitats with greater precipitation, all three shape categories (linear, intermediate, ovate) may be found. Ancestral grasses most likely had moderately broad leaves, and grew in mesic, partially shaded habitats. Strong leaf linearity evolved multiple times and preceded the evolution of C</w:t>
      </w:r>
      <w:r w:rsidRPr="00533A75">
        <w:rPr>
          <w:rFonts w:ascii="Times New Roman" w:hAnsi="Times New Roman" w:cs="Times New Roman"/>
          <w:sz w:val="23"/>
          <w:szCs w:val="23"/>
          <w:vertAlign w:val="subscript"/>
        </w:rPr>
        <w:t>4</w:t>
      </w:r>
      <w:r w:rsidRPr="00533A75">
        <w:rPr>
          <w:rFonts w:ascii="Times New Roman" w:hAnsi="Times New Roman" w:cs="Times New Roman"/>
          <w:sz w:val="23"/>
          <w:szCs w:val="23"/>
        </w:rPr>
        <w:t xml:space="preserve"> photosynthesis (*</w:t>
      </w:r>
      <w:r w:rsidRPr="00533A75">
        <w:rPr>
          <w:rFonts w:ascii="Times New Roman" w:hAnsi="Times New Roman" w:cs="Times New Roman"/>
          <w:sz w:val="23"/>
          <w:szCs w:val="23"/>
          <w:highlight w:val="white"/>
        </w:rPr>
        <w:t>†</w:t>
      </w:r>
      <w:r w:rsidRPr="00533A75">
        <w:rPr>
          <w:rFonts w:ascii="Times New Roman" w:hAnsi="Times New Roman" w:cs="Times New Roman"/>
          <w:sz w:val="23"/>
          <w:szCs w:val="23"/>
        </w:rPr>
        <w:t xml:space="preserve">Gallaher et al., in revision). </w:t>
      </w:r>
      <w:r w:rsidR="00533A75">
        <w:rPr>
          <w:rFonts w:ascii="Times New Roman" w:hAnsi="Times New Roman" w:cs="Times New Roman"/>
          <w:sz w:val="23"/>
          <w:szCs w:val="23"/>
        </w:rPr>
        <w:t>Anatomically, g</w:t>
      </w:r>
      <w:r w:rsidR="00533A75" w:rsidRPr="00533A75">
        <w:rPr>
          <w:rFonts w:ascii="Times New Roman" w:hAnsi="Times New Roman" w:cs="Times New Roman"/>
          <w:sz w:val="23"/>
          <w:szCs w:val="23"/>
        </w:rPr>
        <w:t xml:space="preserve">rass </w:t>
      </w:r>
      <w:proofErr w:type="spellStart"/>
      <w:r w:rsidR="00533A75" w:rsidRPr="00533A75">
        <w:rPr>
          <w:rFonts w:ascii="Times New Roman" w:hAnsi="Times New Roman" w:cs="Times New Roman"/>
          <w:sz w:val="23"/>
          <w:szCs w:val="23"/>
        </w:rPr>
        <w:t>adaxial</w:t>
      </w:r>
      <w:proofErr w:type="spellEnd"/>
      <w:r w:rsidR="00533A75" w:rsidRPr="00533A75">
        <w:rPr>
          <w:rFonts w:ascii="Times New Roman" w:hAnsi="Times New Roman" w:cs="Times New Roman"/>
          <w:sz w:val="23"/>
          <w:szCs w:val="23"/>
        </w:rPr>
        <w:t xml:space="preserve"> chlorenchyma cells are usually lobed in at least one plane, often the </w:t>
      </w:r>
      <w:proofErr w:type="spellStart"/>
      <w:r w:rsidR="00533A75" w:rsidRPr="00533A75">
        <w:rPr>
          <w:rFonts w:ascii="Times New Roman" w:hAnsi="Times New Roman" w:cs="Times New Roman"/>
          <w:sz w:val="23"/>
          <w:szCs w:val="23"/>
        </w:rPr>
        <w:t>proximo</w:t>
      </w:r>
      <w:proofErr w:type="spellEnd"/>
      <w:r w:rsidR="00533A75" w:rsidRPr="00533A75">
        <w:rPr>
          <w:rFonts w:ascii="Times New Roman" w:hAnsi="Times New Roman" w:cs="Times New Roman"/>
          <w:sz w:val="23"/>
          <w:szCs w:val="23"/>
        </w:rPr>
        <w:t xml:space="preserve">-distal or lateral planes; the presence of lobes is </w:t>
      </w:r>
      <w:proofErr w:type="spellStart"/>
      <w:r w:rsidR="00533A75" w:rsidRPr="00533A75">
        <w:rPr>
          <w:rFonts w:ascii="Times New Roman" w:hAnsi="Times New Roman" w:cs="Times New Roman"/>
          <w:sz w:val="23"/>
          <w:szCs w:val="23"/>
        </w:rPr>
        <w:t>plesiomorphic</w:t>
      </w:r>
      <w:proofErr w:type="spellEnd"/>
      <w:r w:rsidR="00533A75" w:rsidRPr="00533A75">
        <w:rPr>
          <w:rFonts w:ascii="Times New Roman" w:hAnsi="Times New Roman" w:cs="Times New Roman"/>
          <w:sz w:val="23"/>
          <w:szCs w:val="23"/>
        </w:rPr>
        <w:t xml:space="preserve"> and general, with some reversions to the non-lobed condition. Five ma</w:t>
      </w:r>
      <w:r w:rsidR="00533A75">
        <w:rPr>
          <w:rFonts w:ascii="Times New Roman" w:hAnsi="Times New Roman" w:cs="Times New Roman"/>
          <w:sz w:val="23"/>
          <w:szCs w:val="23"/>
        </w:rPr>
        <w:t xml:space="preserve">jor </w:t>
      </w:r>
      <w:proofErr w:type="spellStart"/>
      <w:r w:rsidR="00533A75">
        <w:rPr>
          <w:rFonts w:ascii="Times New Roman" w:hAnsi="Times New Roman" w:cs="Times New Roman"/>
          <w:sz w:val="23"/>
          <w:szCs w:val="23"/>
        </w:rPr>
        <w:t>morphotypes</w:t>
      </w:r>
      <w:proofErr w:type="spellEnd"/>
      <w:r w:rsidR="00533A75">
        <w:rPr>
          <w:rFonts w:ascii="Times New Roman" w:hAnsi="Times New Roman" w:cs="Times New Roman"/>
          <w:sz w:val="23"/>
          <w:szCs w:val="23"/>
        </w:rPr>
        <w:t xml:space="preserve"> were identified;</w:t>
      </w:r>
      <w:r w:rsidR="00533A75" w:rsidRPr="00533A75">
        <w:rPr>
          <w:rFonts w:ascii="Times New Roman" w:hAnsi="Times New Roman" w:cs="Times New Roman"/>
          <w:sz w:val="23"/>
          <w:szCs w:val="23"/>
        </w:rPr>
        <w:t xml:space="preserve"> a species may have more than one, but we modeled the dominant </w:t>
      </w:r>
      <w:proofErr w:type="spellStart"/>
      <w:r w:rsidR="00533A75" w:rsidRPr="00533A75">
        <w:rPr>
          <w:rFonts w:ascii="Times New Roman" w:hAnsi="Times New Roman" w:cs="Times New Roman"/>
          <w:sz w:val="23"/>
          <w:szCs w:val="23"/>
        </w:rPr>
        <w:t>adaxial</w:t>
      </w:r>
      <w:proofErr w:type="spellEnd"/>
      <w:r w:rsidR="00533A75" w:rsidRPr="00533A75">
        <w:rPr>
          <w:rFonts w:ascii="Times New Roman" w:hAnsi="Times New Roman" w:cs="Times New Roman"/>
          <w:sz w:val="23"/>
          <w:szCs w:val="23"/>
        </w:rPr>
        <w:t xml:space="preserve"> cell shape adjacent to the sheaths of 1</w:t>
      </w:r>
      <w:r w:rsidR="00533A75" w:rsidRPr="00533A75">
        <w:rPr>
          <w:rFonts w:ascii="Times New Roman" w:hAnsi="Times New Roman" w:cs="Times New Roman"/>
          <w:sz w:val="23"/>
          <w:szCs w:val="23"/>
          <w:vertAlign w:val="superscript"/>
        </w:rPr>
        <w:t>st</w:t>
      </w:r>
      <w:r w:rsidR="00533A75" w:rsidRPr="00533A75">
        <w:rPr>
          <w:rFonts w:ascii="Times New Roman" w:hAnsi="Times New Roman" w:cs="Times New Roman"/>
          <w:sz w:val="23"/>
          <w:szCs w:val="23"/>
        </w:rPr>
        <w:t xml:space="preserve"> order bundles. Using all data, </w:t>
      </w:r>
      <w:proofErr w:type="spellStart"/>
      <w:r w:rsidR="00533A75" w:rsidRPr="00533A75">
        <w:rPr>
          <w:rFonts w:ascii="Times New Roman" w:hAnsi="Times New Roman" w:cs="Times New Roman"/>
          <w:sz w:val="23"/>
          <w:szCs w:val="23"/>
        </w:rPr>
        <w:t>adaxial</w:t>
      </w:r>
      <w:proofErr w:type="spellEnd"/>
      <w:r w:rsidR="00533A75" w:rsidRPr="00533A75">
        <w:rPr>
          <w:rFonts w:ascii="Times New Roman" w:hAnsi="Times New Roman" w:cs="Times New Roman"/>
          <w:sz w:val="23"/>
          <w:szCs w:val="23"/>
        </w:rPr>
        <w:t xml:space="preserve"> chlorenchyma cell shape is significantly correlated with both photosynthetic pathway (PS) and light regime. Several descriptors (e.g., cell </w:t>
      </w:r>
      <w:proofErr w:type="spellStart"/>
      <w:r w:rsidR="00533A75" w:rsidRPr="00533A75">
        <w:rPr>
          <w:rFonts w:ascii="Times New Roman" w:hAnsi="Times New Roman" w:cs="Times New Roman"/>
          <w:sz w:val="23"/>
          <w:szCs w:val="23"/>
        </w:rPr>
        <w:t>length</w:t>
      </w:r>
      <w:proofErr w:type="gramStart"/>
      <w:r w:rsidR="00533A75" w:rsidRPr="00533A75">
        <w:rPr>
          <w:rFonts w:ascii="Times New Roman" w:hAnsi="Times New Roman" w:cs="Times New Roman"/>
          <w:sz w:val="23"/>
          <w:szCs w:val="23"/>
        </w:rPr>
        <w:t>:width</w:t>
      </w:r>
      <w:proofErr w:type="spellEnd"/>
      <w:proofErr w:type="gramEnd"/>
      <w:r w:rsidR="00533A75" w:rsidRPr="00533A75">
        <w:rPr>
          <w:rFonts w:ascii="Times New Roman" w:hAnsi="Times New Roman" w:cs="Times New Roman"/>
          <w:sz w:val="23"/>
          <w:szCs w:val="23"/>
        </w:rPr>
        <w:t>, number of lobes in cross section) have significant phylogenetic signal, and some also show other significant associations (e.g., L:W with light regime and PS)</w:t>
      </w:r>
      <w:r w:rsidRPr="00533A75">
        <w:rPr>
          <w:rFonts w:ascii="Times New Roman" w:hAnsi="Times New Roman" w:cs="Times New Roman"/>
          <w:sz w:val="23"/>
          <w:szCs w:val="23"/>
        </w:rPr>
        <w:t xml:space="preserve"> (*†Gallaher et al., in prep.).</w:t>
      </w:r>
    </w:p>
    <w:p w14:paraId="2E5644F5" w14:textId="77777777" w:rsidR="00693162" w:rsidRDefault="00693162" w:rsidP="00693162">
      <w:pPr>
        <w:tabs>
          <w:tab w:val="left" w:pos="7560"/>
        </w:tabs>
        <w:ind w:firstLine="288"/>
        <w:rPr>
          <w:rFonts w:ascii="Times New Roman" w:hAnsi="Times New Roman" w:cs="Times New Roman"/>
          <w:sz w:val="23"/>
          <w:szCs w:val="23"/>
        </w:rPr>
      </w:pPr>
      <w:r w:rsidRPr="00693162">
        <w:rPr>
          <w:rFonts w:ascii="Times New Roman" w:hAnsi="Times New Roman" w:cs="Times New Roman"/>
          <w:sz w:val="23"/>
          <w:szCs w:val="23"/>
        </w:rPr>
        <w:lastRenderedPageBreak/>
        <w:t xml:space="preserve">We documented significant variation in transverse mature </w:t>
      </w:r>
      <w:proofErr w:type="spellStart"/>
      <w:r w:rsidRPr="00693162">
        <w:rPr>
          <w:rFonts w:ascii="Times New Roman" w:hAnsi="Times New Roman" w:cs="Times New Roman"/>
          <w:sz w:val="23"/>
          <w:szCs w:val="23"/>
        </w:rPr>
        <w:t>stelar</w:t>
      </w:r>
      <w:proofErr w:type="spellEnd"/>
      <w:r w:rsidRPr="00693162">
        <w:rPr>
          <w:rFonts w:ascii="Times New Roman" w:hAnsi="Times New Roman" w:cs="Times New Roman"/>
          <w:sz w:val="23"/>
          <w:szCs w:val="23"/>
        </w:rPr>
        <w:t xml:space="preserve"> root anatomy in grasses (</w:t>
      </w:r>
      <w:r w:rsidRPr="00693162">
        <w:rPr>
          <w:rFonts w:ascii="Times New Roman" w:hAnsi="Times New Roman" w:cs="Times New Roman"/>
          <w:sz w:val="23"/>
          <w:szCs w:val="23"/>
          <w:highlight w:val="white"/>
        </w:rPr>
        <w:t>*†</w:t>
      </w:r>
      <w:r w:rsidRPr="00693162">
        <w:rPr>
          <w:rFonts w:ascii="Times New Roman" w:hAnsi="Times New Roman" w:cs="Times New Roman"/>
          <w:sz w:val="23"/>
          <w:szCs w:val="23"/>
        </w:rPr>
        <w:t xml:space="preserve">Cox et al., in prep.). Novel findings included internal (pith) phloem in two species and an apparent </w:t>
      </w:r>
      <w:proofErr w:type="spellStart"/>
      <w:r w:rsidRPr="00693162">
        <w:rPr>
          <w:rFonts w:ascii="Times New Roman" w:hAnsi="Times New Roman" w:cs="Times New Roman"/>
          <w:sz w:val="23"/>
          <w:szCs w:val="23"/>
        </w:rPr>
        <w:t>multiseriate</w:t>
      </w:r>
      <w:proofErr w:type="spellEnd"/>
      <w:r w:rsidRPr="00693162">
        <w:rPr>
          <w:rFonts w:ascii="Times New Roman" w:hAnsi="Times New Roman" w:cs="Times New Roman"/>
          <w:sz w:val="23"/>
          <w:szCs w:val="23"/>
        </w:rPr>
        <w:t xml:space="preserve"> endodermis (up to 7 layers) in ca. half of the species we sampled. Surprisingly, root anatomical variation showed no phylogenetic or photosynthetic pathway signal, and only a few, weak correlations with climatic variables. </w:t>
      </w:r>
    </w:p>
    <w:p w14:paraId="3EA030EA" w14:textId="77777777" w:rsidR="00693162" w:rsidRPr="00693162" w:rsidRDefault="00693162" w:rsidP="00693162">
      <w:pPr>
        <w:tabs>
          <w:tab w:val="left" w:pos="7560"/>
        </w:tabs>
        <w:ind w:firstLine="288"/>
        <w:rPr>
          <w:rFonts w:ascii="Times New Roman" w:hAnsi="Times New Roman" w:cs="Times New Roman"/>
          <w:sz w:val="23"/>
          <w:szCs w:val="23"/>
        </w:rPr>
      </w:pPr>
    </w:p>
    <w:p w14:paraId="2281468B" w14:textId="77777777" w:rsidR="00693162" w:rsidRPr="00693162" w:rsidRDefault="00693162" w:rsidP="00693162">
      <w:pPr>
        <w:tabs>
          <w:tab w:val="left" w:pos="7560"/>
        </w:tabs>
        <w:rPr>
          <w:rFonts w:ascii="Times New Roman" w:eastAsia="Arial" w:hAnsi="Times New Roman" w:cs="Times New Roman"/>
          <w:color w:val="000000"/>
          <w:sz w:val="23"/>
          <w:szCs w:val="23"/>
          <w:highlight w:val="white"/>
        </w:rPr>
      </w:pPr>
      <w:r w:rsidRPr="00693162">
        <w:rPr>
          <w:rFonts w:ascii="Times New Roman" w:eastAsia="Arial" w:hAnsi="Times New Roman" w:cs="Times New Roman"/>
          <w:i/>
          <w:color w:val="000000"/>
          <w:sz w:val="23"/>
          <w:szCs w:val="23"/>
          <w:highlight w:val="white"/>
        </w:rPr>
        <w:t>Broader Impacts</w:t>
      </w:r>
    </w:p>
    <w:p w14:paraId="547C0B8D" w14:textId="77777777" w:rsidR="00693162" w:rsidRDefault="00693162" w:rsidP="00693162">
      <w:pPr>
        <w:tabs>
          <w:tab w:val="left" w:pos="7560"/>
        </w:tabs>
        <w:ind w:firstLine="284"/>
        <w:rPr>
          <w:rFonts w:ascii="Times New Roman" w:eastAsia="Arial" w:hAnsi="Times New Roman" w:cs="Times New Roman"/>
          <w:color w:val="000000"/>
          <w:sz w:val="23"/>
          <w:szCs w:val="23"/>
        </w:rPr>
      </w:pPr>
      <w:r w:rsidRPr="00693162">
        <w:rPr>
          <w:rFonts w:ascii="Times New Roman" w:eastAsia="Arial" w:hAnsi="Times New Roman" w:cs="Times New Roman"/>
          <w:color w:val="000000"/>
          <w:sz w:val="23"/>
          <w:szCs w:val="23"/>
          <w:highlight w:val="white"/>
        </w:rPr>
        <w:t xml:space="preserve">Two postdoctoral fellows, 4 graduate students (3 Ph.D., 1 M.S.), 7 undergraduate students and 1 high school student (8 of whom were female) received training in aspects of Next Generation sequencing/assembly, plastome </w:t>
      </w:r>
      <w:proofErr w:type="spellStart"/>
      <w:r w:rsidRPr="00693162">
        <w:rPr>
          <w:rFonts w:ascii="Times New Roman" w:eastAsia="Arial" w:hAnsi="Times New Roman" w:cs="Times New Roman"/>
          <w:color w:val="000000"/>
          <w:sz w:val="23"/>
          <w:szCs w:val="23"/>
          <w:highlight w:val="white"/>
        </w:rPr>
        <w:t>phylogenetics</w:t>
      </w:r>
      <w:proofErr w:type="spellEnd"/>
      <w:r w:rsidRPr="00693162">
        <w:rPr>
          <w:rFonts w:ascii="Times New Roman" w:eastAsia="Arial" w:hAnsi="Times New Roman" w:cs="Times New Roman"/>
          <w:color w:val="000000"/>
          <w:sz w:val="23"/>
          <w:szCs w:val="23"/>
          <w:highlight w:val="white"/>
        </w:rPr>
        <w:t>/bioinformatics, preparation and imaging of paraffin sections and leaf clearings, quantitative anatomy, 3D modeling/printing, and statistical analysis in R. We reported results in 8 (6*, 2*†) invited seminars, 10 (5*, 5*†) contributed talks and 3* posters at national and international meetings/institutions. We are preparing animations and protocols for 3D printing are to be used in educational applications. Other products included an interactive software package for developing botanical keys (*</w:t>
      </w:r>
      <w:proofErr w:type="spellStart"/>
      <w:r w:rsidRPr="00693162">
        <w:rPr>
          <w:rFonts w:ascii="Times New Roman" w:eastAsia="Arial" w:hAnsi="Times New Roman" w:cs="Times New Roman"/>
          <w:color w:val="000000"/>
          <w:sz w:val="23"/>
          <w:szCs w:val="23"/>
          <w:highlight w:val="white"/>
        </w:rPr>
        <w:t>Attigala</w:t>
      </w:r>
      <w:proofErr w:type="spellEnd"/>
      <w:r w:rsidRPr="00693162">
        <w:rPr>
          <w:rFonts w:ascii="Times New Roman" w:eastAsia="Arial" w:hAnsi="Times New Roman" w:cs="Times New Roman"/>
          <w:color w:val="000000"/>
          <w:sz w:val="23"/>
          <w:szCs w:val="23"/>
          <w:highlight w:val="white"/>
        </w:rPr>
        <w:t xml:space="preserve"> et al. 2016b).</w:t>
      </w:r>
    </w:p>
    <w:p w14:paraId="35D3FDE2" w14:textId="77777777" w:rsidR="00405B52" w:rsidRPr="00693162" w:rsidRDefault="00405B52" w:rsidP="00333552">
      <w:pPr>
        <w:pStyle w:val="NoSpacing"/>
        <w:rPr>
          <w:rFonts w:ascii="Times New Roman" w:hAnsi="Times New Roman" w:cs="Times New Roman"/>
          <w:sz w:val="23"/>
          <w:szCs w:val="23"/>
        </w:rPr>
      </w:pPr>
    </w:p>
    <w:p w14:paraId="20BFA2E4" w14:textId="77777777" w:rsidR="00405B52" w:rsidRPr="00693162" w:rsidRDefault="00405B52" w:rsidP="00333552">
      <w:pPr>
        <w:pStyle w:val="NoSpacing"/>
        <w:rPr>
          <w:rFonts w:ascii="Times New Roman" w:hAnsi="Times New Roman" w:cs="Times New Roman"/>
          <w:sz w:val="23"/>
          <w:szCs w:val="23"/>
        </w:rPr>
      </w:pPr>
    </w:p>
    <w:p w14:paraId="72D8CBDB" w14:textId="77777777" w:rsidR="00405B52" w:rsidRPr="00693162" w:rsidRDefault="00405B52" w:rsidP="00333552">
      <w:pPr>
        <w:pStyle w:val="NoSpacing"/>
        <w:rPr>
          <w:rFonts w:ascii="Times New Roman" w:hAnsi="Times New Roman" w:cs="Times New Roman"/>
          <w:b/>
          <w:sz w:val="23"/>
          <w:szCs w:val="23"/>
        </w:rPr>
      </w:pPr>
      <w:r w:rsidRPr="00693162">
        <w:rPr>
          <w:rFonts w:ascii="Times New Roman" w:hAnsi="Times New Roman" w:cs="Times New Roman"/>
          <w:b/>
          <w:sz w:val="23"/>
          <w:szCs w:val="23"/>
        </w:rPr>
        <w:t>Details</w:t>
      </w:r>
      <w:r w:rsidR="009830DD" w:rsidRPr="00693162">
        <w:rPr>
          <w:rFonts w:ascii="Times New Roman" w:hAnsi="Times New Roman" w:cs="Times New Roman"/>
          <w:b/>
          <w:sz w:val="23"/>
          <w:szCs w:val="23"/>
        </w:rPr>
        <w:t>/Budget</w:t>
      </w:r>
    </w:p>
    <w:p w14:paraId="02119842" w14:textId="77777777" w:rsidR="00405B52" w:rsidRPr="00693162" w:rsidRDefault="00405B52" w:rsidP="00333552">
      <w:pPr>
        <w:pStyle w:val="NoSpacing"/>
        <w:rPr>
          <w:rFonts w:ascii="Times New Roman" w:hAnsi="Times New Roman" w:cs="Times New Roman"/>
          <w:sz w:val="23"/>
          <w:szCs w:val="23"/>
        </w:rPr>
      </w:pPr>
    </w:p>
    <w:p w14:paraId="780ACDA7" w14:textId="77777777" w:rsidR="00405B52" w:rsidRPr="00693162" w:rsidRDefault="00405B52"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3-year project, with a start date as soon as possible in 2019 (but might have to be mid-semester in the spring or not until the start of summer semester)</w:t>
      </w:r>
    </w:p>
    <w:p w14:paraId="518069EB" w14:textId="77777777" w:rsidR="00405B52" w:rsidRPr="00693162" w:rsidRDefault="00405B52" w:rsidP="00333552">
      <w:pPr>
        <w:pStyle w:val="NoSpacing"/>
        <w:rPr>
          <w:rFonts w:ascii="Times New Roman" w:hAnsi="Times New Roman" w:cs="Times New Roman"/>
          <w:sz w:val="23"/>
          <w:szCs w:val="23"/>
        </w:rPr>
      </w:pPr>
    </w:p>
    <w:p w14:paraId="466C3CA7" w14:textId="77777777" w:rsidR="00405B52"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 xml:space="preserve">12 months of RA support per year, plus benefits and tuition </w:t>
      </w:r>
    </w:p>
    <w:p w14:paraId="415FBC2B" w14:textId="77777777" w:rsidR="009830DD" w:rsidRPr="00693162" w:rsidRDefault="009830DD" w:rsidP="00333552">
      <w:pPr>
        <w:pStyle w:val="NoSpacing"/>
        <w:rPr>
          <w:rFonts w:ascii="Times New Roman" w:hAnsi="Times New Roman" w:cs="Times New Roman"/>
          <w:sz w:val="23"/>
          <w:szCs w:val="23"/>
        </w:rPr>
      </w:pPr>
    </w:p>
    <w:p w14:paraId="10C28DDF"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Hourly for undergrads, plus benefits</w:t>
      </w:r>
    </w:p>
    <w:p w14:paraId="12C96C19" w14:textId="77777777" w:rsidR="009830DD" w:rsidRPr="00693162" w:rsidRDefault="009830DD" w:rsidP="00333552">
      <w:pPr>
        <w:pStyle w:val="NoSpacing"/>
        <w:rPr>
          <w:rFonts w:ascii="Times New Roman" w:hAnsi="Times New Roman" w:cs="Times New Roman"/>
          <w:sz w:val="23"/>
          <w:szCs w:val="23"/>
        </w:rPr>
      </w:pPr>
    </w:p>
    <w:p w14:paraId="5444A484"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Supplies for anatomical work for both components of the project</w:t>
      </w:r>
    </w:p>
    <w:p w14:paraId="686846F3" w14:textId="77777777" w:rsidR="009830DD" w:rsidRPr="00693162" w:rsidRDefault="009830DD" w:rsidP="00333552">
      <w:pPr>
        <w:pStyle w:val="NoSpacing"/>
        <w:rPr>
          <w:rFonts w:ascii="Times New Roman" w:hAnsi="Times New Roman" w:cs="Times New Roman"/>
          <w:sz w:val="23"/>
          <w:szCs w:val="23"/>
        </w:rPr>
      </w:pPr>
    </w:p>
    <w:p w14:paraId="0376C0CE" w14:textId="77777777" w:rsidR="00C62ED1" w:rsidRPr="00693162" w:rsidRDefault="00C62ED1"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LM imaging, measurements, etc.</w:t>
      </w:r>
    </w:p>
    <w:p w14:paraId="7DCF6138" w14:textId="77777777" w:rsidR="00C62ED1" w:rsidRPr="00693162" w:rsidRDefault="00C62ED1" w:rsidP="00333552">
      <w:pPr>
        <w:pStyle w:val="NoSpacing"/>
        <w:rPr>
          <w:rFonts w:ascii="Times New Roman" w:hAnsi="Times New Roman" w:cs="Times New Roman"/>
          <w:sz w:val="23"/>
          <w:szCs w:val="23"/>
        </w:rPr>
      </w:pPr>
    </w:p>
    <w:p w14:paraId="17D19F00"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SEM training and beam time</w:t>
      </w:r>
    </w:p>
    <w:p w14:paraId="5FCD8E00" w14:textId="77777777" w:rsidR="009830DD" w:rsidRPr="00693162" w:rsidRDefault="009830DD" w:rsidP="00333552">
      <w:pPr>
        <w:pStyle w:val="NoSpacing"/>
        <w:rPr>
          <w:rFonts w:ascii="Times New Roman" w:hAnsi="Times New Roman" w:cs="Times New Roman"/>
          <w:sz w:val="23"/>
          <w:szCs w:val="23"/>
        </w:rPr>
      </w:pPr>
    </w:p>
    <w:p w14:paraId="6BCD8F62"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TEM samples</w:t>
      </w:r>
    </w:p>
    <w:p w14:paraId="48028655" w14:textId="77777777" w:rsidR="009830DD" w:rsidRPr="00693162" w:rsidRDefault="009830DD" w:rsidP="00333552">
      <w:pPr>
        <w:pStyle w:val="NoSpacing"/>
        <w:rPr>
          <w:rFonts w:ascii="Times New Roman" w:hAnsi="Times New Roman" w:cs="Times New Roman"/>
          <w:sz w:val="23"/>
          <w:szCs w:val="23"/>
        </w:rPr>
      </w:pPr>
    </w:p>
    <w:p w14:paraId="23E83BBB"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Travel to meetings</w:t>
      </w:r>
    </w:p>
    <w:p w14:paraId="1F482809" w14:textId="77777777" w:rsidR="009830DD" w:rsidRPr="00693162" w:rsidRDefault="009830DD" w:rsidP="00333552">
      <w:pPr>
        <w:pStyle w:val="NoSpacing"/>
        <w:rPr>
          <w:rFonts w:ascii="Times New Roman" w:hAnsi="Times New Roman" w:cs="Times New Roman"/>
          <w:sz w:val="23"/>
          <w:szCs w:val="23"/>
        </w:rPr>
      </w:pPr>
    </w:p>
    <w:p w14:paraId="2E34B677"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Greenhouse supplies/costs</w:t>
      </w:r>
    </w:p>
    <w:p w14:paraId="3748BADD" w14:textId="77777777" w:rsidR="009830DD" w:rsidRPr="00693162" w:rsidRDefault="009830DD" w:rsidP="00333552">
      <w:pPr>
        <w:pStyle w:val="NoSpacing"/>
        <w:rPr>
          <w:rFonts w:ascii="Times New Roman" w:hAnsi="Times New Roman" w:cs="Times New Roman"/>
          <w:sz w:val="23"/>
          <w:szCs w:val="23"/>
        </w:rPr>
      </w:pPr>
    </w:p>
    <w:p w14:paraId="7C357CA2"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Publication costs</w:t>
      </w:r>
    </w:p>
    <w:p w14:paraId="2AFB5694" w14:textId="77777777" w:rsidR="009830DD" w:rsidRPr="00693162" w:rsidRDefault="009830DD" w:rsidP="00333552">
      <w:pPr>
        <w:pStyle w:val="NoSpacing"/>
        <w:rPr>
          <w:rFonts w:ascii="Times New Roman" w:hAnsi="Times New Roman" w:cs="Times New Roman"/>
          <w:sz w:val="23"/>
          <w:szCs w:val="23"/>
        </w:rPr>
      </w:pPr>
    </w:p>
    <w:p w14:paraId="07352BD5" w14:textId="77777777" w:rsidR="009830DD" w:rsidRPr="00693162" w:rsidRDefault="009830DD" w:rsidP="00333552">
      <w:pPr>
        <w:pStyle w:val="NoSpacing"/>
        <w:rPr>
          <w:rFonts w:ascii="Times New Roman" w:hAnsi="Times New Roman" w:cs="Times New Roman"/>
          <w:sz w:val="23"/>
          <w:szCs w:val="23"/>
        </w:rPr>
      </w:pPr>
      <w:r w:rsidRPr="00693162">
        <w:rPr>
          <w:rFonts w:ascii="Times New Roman" w:hAnsi="Times New Roman" w:cs="Times New Roman"/>
          <w:sz w:val="23"/>
          <w:szCs w:val="23"/>
        </w:rPr>
        <w:t>[</w:t>
      </w:r>
      <w:proofErr w:type="gramStart"/>
      <w:r w:rsidRPr="00693162">
        <w:rPr>
          <w:rFonts w:ascii="Times New Roman" w:hAnsi="Times New Roman" w:cs="Times New Roman"/>
          <w:sz w:val="23"/>
          <w:szCs w:val="23"/>
        </w:rPr>
        <w:t>likely</w:t>
      </w:r>
      <w:proofErr w:type="gramEnd"/>
      <w:r w:rsidRPr="00693162">
        <w:rPr>
          <w:rFonts w:ascii="Times New Roman" w:hAnsi="Times New Roman" w:cs="Times New Roman"/>
          <w:sz w:val="23"/>
          <w:szCs w:val="23"/>
        </w:rPr>
        <w:t xml:space="preserve"> no request for computer or software, but what about server time?]</w:t>
      </w:r>
    </w:p>
    <w:p w14:paraId="1DDF4979" w14:textId="77777777" w:rsidR="00333552" w:rsidRPr="00693162" w:rsidRDefault="00333552" w:rsidP="00333552">
      <w:pPr>
        <w:pStyle w:val="NoSpacing"/>
        <w:rPr>
          <w:rFonts w:ascii="Times New Roman" w:hAnsi="Times New Roman" w:cs="Times New Roman"/>
          <w:sz w:val="23"/>
          <w:szCs w:val="23"/>
        </w:rPr>
      </w:pPr>
    </w:p>
    <w:p w14:paraId="1A125830" w14:textId="77777777" w:rsidR="00333552" w:rsidRPr="00693162" w:rsidRDefault="00333552" w:rsidP="00333552">
      <w:pPr>
        <w:pStyle w:val="NoSpacing"/>
        <w:rPr>
          <w:rFonts w:ascii="Times New Roman" w:hAnsi="Times New Roman" w:cs="Times New Roman"/>
          <w:sz w:val="23"/>
          <w:szCs w:val="23"/>
        </w:rPr>
      </w:pPr>
    </w:p>
    <w:p w14:paraId="4CCDE9E0" w14:textId="77777777" w:rsidR="00333552" w:rsidRPr="00693162" w:rsidRDefault="00333552" w:rsidP="00333552">
      <w:pPr>
        <w:pStyle w:val="NoSpacing"/>
        <w:rPr>
          <w:rFonts w:ascii="Times New Roman" w:hAnsi="Times New Roman" w:cs="Times New Roman"/>
          <w:sz w:val="23"/>
          <w:szCs w:val="23"/>
        </w:rPr>
      </w:pPr>
    </w:p>
    <w:p w14:paraId="1292184F" w14:textId="77777777" w:rsidR="00333552" w:rsidRPr="00693162" w:rsidRDefault="00333552" w:rsidP="00333552">
      <w:pPr>
        <w:pStyle w:val="NoSpacing"/>
        <w:rPr>
          <w:rFonts w:ascii="Times New Roman" w:hAnsi="Times New Roman" w:cs="Times New Roman"/>
          <w:sz w:val="23"/>
          <w:szCs w:val="23"/>
        </w:rPr>
      </w:pPr>
    </w:p>
    <w:p w14:paraId="09BB51B0" w14:textId="77777777" w:rsidR="00333552" w:rsidRPr="00693162" w:rsidRDefault="00333552" w:rsidP="00333552">
      <w:pPr>
        <w:pStyle w:val="NoSpacing"/>
        <w:rPr>
          <w:rFonts w:ascii="Times New Roman" w:hAnsi="Times New Roman" w:cs="Times New Roman"/>
          <w:sz w:val="23"/>
          <w:szCs w:val="23"/>
        </w:rPr>
      </w:pPr>
    </w:p>
    <w:p w14:paraId="72398F3F" w14:textId="77777777" w:rsidR="00333552" w:rsidRPr="00693162" w:rsidRDefault="00333552" w:rsidP="00333552">
      <w:pPr>
        <w:pStyle w:val="NoSpacing"/>
        <w:rPr>
          <w:rFonts w:ascii="Times New Roman" w:hAnsi="Times New Roman" w:cs="Times New Roman"/>
          <w:sz w:val="23"/>
          <w:szCs w:val="23"/>
        </w:rPr>
      </w:pPr>
    </w:p>
    <w:sectPr w:rsidR="00333552" w:rsidRPr="0069316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Phillip Klahs" w:date="2018-09-17T16:32:00Z" w:initials="PCK">
    <w:p w14:paraId="4C18D174" w14:textId="756D3C7A" w:rsidR="0005011B" w:rsidRDefault="0005011B">
      <w:pPr>
        <w:pStyle w:val="CommentText"/>
      </w:pPr>
      <w:r>
        <w:rPr>
          <w:rStyle w:val="CommentReference"/>
        </w:rPr>
        <w:annotationRef/>
      </w:r>
      <w:r>
        <w:t xml:space="preserve">Several strange and characteristic qualities of grass spikelets that we predict have improved their sexual success… or something more specific, could tie into </w:t>
      </w:r>
      <w:proofErr w:type="spellStart"/>
      <w:r>
        <w:t>cyperaceae</w:t>
      </w:r>
      <w:proofErr w:type="spellEnd"/>
      <w:r>
        <w:t xml:space="preserve"> talk later </w:t>
      </w:r>
    </w:p>
  </w:comment>
  <w:comment w:id="21" w:author="Phillip Klahs" w:date="2018-10-15T14:39:00Z" w:initials="PCK">
    <w:p w14:paraId="3EC25019" w14:textId="2656DD60" w:rsidR="00FC79DC" w:rsidRDefault="00FC79DC">
      <w:pPr>
        <w:pStyle w:val="CommentText"/>
      </w:pPr>
      <w:r>
        <w:rPr>
          <w:rStyle w:val="CommentReference"/>
        </w:rPr>
        <w:annotationRef/>
      </w:r>
      <w:r>
        <w:t>It has been theorized … we would like to test this</w:t>
      </w:r>
    </w:p>
  </w:comment>
  <w:comment w:id="46" w:author="Phillip Klahs" w:date="2018-09-07T14:55:00Z" w:initials="PCK">
    <w:p w14:paraId="3C70D431" w14:textId="3B531C85" w:rsidR="00F52172" w:rsidRDefault="00F52172">
      <w:pPr>
        <w:pStyle w:val="CommentText"/>
      </w:pPr>
      <w:r>
        <w:rPr>
          <w:rStyle w:val="CommentReference"/>
        </w:rPr>
        <w:annotationRef/>
      </w:r>
      <w:r w:rsidR="00F63EF7">
        <w:t>What others</w:t>
      </w:r>
      <w:r>
        <w:t>?</w:t>
      </w:r>
    </w:p>
  </w:comment>
  <w:comment w:id="99" w:author="Phillip Klahs" w:date="2018-10-11T15:23:00Z" w:initials="PCK">
    <w:p w14:paraId="644EDF17" w14:textId="26D0E2AC" w:rsidR="00583294" w:rsidRDefault="00583294">
      <w:pPr>
        <w:pStyle w:val="CommentText"/>
      </w:pPr>
      <w:r>
        <w:rPr>
          <w:rStyle w:val="CommentReference"/>
        </w:rPr>
        <w:annotationRef/>
      </w:r>
      <w:r>
        <w:t>Needed?</w:t>
      </w:r>
    </w:p>
  </w:comment>
  <w:comment w:id="105" w:author="Phillip Klahs" w:date="2018-09-18T11:10:00Z" w:initials="PCK">
    <w:p w14:paraId="5287E15A" w14:textId="598F9E8B" w:rsidR="004F11B7" w:rsidRDefault="004F11B7">
      <w:pPr>
        <w:pStyle w:val="CommentText"/>
      </w:pPr>
      <w:r>
        <w:rPr>
          <w:rStyle w:val="CommentReference"/>
        </w:rPr>
        <w:annotationRef/>
      </w:r>
      <w:r>
        <w:t>Can or will?</w:t>
      </w:r>
    </w:p>
  </w:comment>
  <w:comment w:id="106" w:author="Phillip Klahs" w:date="2018-09-18T11:11:00Z" w:initials="PCK">
    <w:p w14:paraId="0DF3A0B0" w14:textId="1287D711" w:rsidR="004F11B7" w:rsidRDefault="004F11B7">
      <w:pPr>
        <w:pStyle w:val="CommentText"/>
      </w:pPr>
      <w:r>
        <w:rPr>
          <w:rStyle w:val="CommentReference"/>
        </w:rPr>
        <w:annotationRef/>
      </w:r>
      <w:r>
        <w:t>Lay out what we want to do</w:t>
      </w:r>
    </w:p>
  </w:comment>
  <w:comment w:id="117" w:author="Phillip Klahs" w:date="2018-10-11T15:31:00Z" w:initials="PCK">
    <w:p w14:paraId="26FC7C29" w14:textId="74DF9229" w:rsidR="005D51C4" w:rsidRDefault="005D51C4">
      <w:pPr>
        <w:pStyle w:val="CommentText"/>
      </w:pPr>
      <w:r>
        <w:rPr>
          <w:rStyle w:val="CommentReference"/>
        </w:rPr>
        <w:annotationRef/>
      </w:r>
      <w:r>
        <w:t>Caloric or energetic or something</w:t>
      </w:r>
    </w:p>
  </w:comment>
  <w:comment w:id="165" w:author="Phillip Klahs" w:date="2018-10-11T15:55:00Z" w:initials="PCK">
    <w:p w14:paraId="06586269" w14:textId="6788DD82" w:rsidR="00510DBB" w:rsidRDefault="00510DBB">
      <w:pPr>
        <w:pStyle w:val="CommentText"/>
      </w:pPr>
      <w:r>
        <w:rPr>
          <w:rStyle w:val="CommentReference"/>
        </w:rPr>
        <w:annotationRef/>
      </w:r>
      <w:r>
        <w:t>Other citations?</w:t>
      </w:r>
    </w:p>
  </w:comment>
  <w:comment w:id="192" w:author="Phillip Klahs" w:date="2018-09-07T14:55:00Z" w:initials="PCK">
    <w:p w14:paraId="60911DF6" w14:textId="770E32B6" w:rsidR="00723463" w:rsidRDefault="00723463">
      <w:pPr>
        <w:pStyle w:val="CommentText"/>
      </w:pPr>
      <w:r>
        <w:rPr>
          <w:rStyle w:val="CommentReference"/>
        </w:rPr>
        <w:annotationRef/>
      </w:r>
      <w:proofErr w:type="gramStart"/>
      <w:r>
        <w:t>natal</w:t>
      </w:r>
      <w:proofErr w:type="gramEnd"/>
    </w:p>
  </w:comment>
  <w:comment w:id="193" w:author="Phillip Klahs" w:date="2018-09-07T14:55:00Z" w:initials="PCK">
    <w:p w14:paraId="270B2719" w14:textId="45163519" w:rsidR="00723463" w:rsidRDefault="00723463">
      <w:pPr>
        <w:pStyle w:val="CommentText"/>
      </w:pPr>
      <w:r>
        <w:rPr>
          <w:rStyle w:val="CommentReference"/>
        </w:rPr>
        <w:annotationRef/>
      </w:r>
      <w:proofErr w:type="gramStart"/>
      <w:r>
        <w:t>wind</w:t>
      </w:r>
      <w:proofErr w:type="gramEnd"/>
      <w:r>
        <w:t xml:space="preserve"> pollinated flowers manipulate air</w:t>
      </w:r>
      <w:r w:rsidR="00381B5D">
        <w:t xml:space="preserve"> flow</w:t>
      </w:r>
      <w:r>
        <w:t xml:space="preserve"> to increase pollination</w:t>
      </w:r>
    </w:p>
  </w:comment>
  <w:comment w:id="199" w:author="Hannah" w:date="2018-09-24T09:08:00Z" w:initials="HMC">
    <w:p w14:paraId="6B0DEF99" w14:textId="77777777" w:rsidR="003318AC" w:rsidRDefault="003318AC" w:rsidP="003318AC">
      <w:pPr>
        <w:pStyle w:val="CommentText"/>
      </w:pPr>
      <w:r>
        <w:rPr>
          <w:rStyle w:val="CommentReference"/>
        </w:rPr>
        <w:annotationRef/>
      </w:r>
      <w:r>
        <w:t>Lynn – I have put a placeholder here because I want to talk about the best way to format our big sampling table.</w:t>
      </w:r>
    </w:p>
  </w:comment>
  <w:comment w:id="233" w:author="Phillip Klahs" w:date="2018-09-07T14:55:00Z" w:initials="PCK">
    <w:p w14:paraId="63666A25" w14:textId="6B01F4B8" w:rsidR="00381B5D" w:rsidRDefault="00381B5D">
      <w:pPr>
        <w:pStyle w:val="CommentText"/>
      </w:pPr>
      <w:r>
        <w:rPr>
          <w:rStyle w:val="CommentReference"/>
        </w:rPr>
        <w:annotationRef/>
      </w:r>
      <w:proofErr w:type="gramStart"/>
      <w:r>
        <w:t>table</w:t>
      </w:r>
      <w:proofErr w:type="gram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18D174" w15:done="0"/>
  <w15:commentEx w15:paraId="3EC25019" w15:done="0"/>
  <w15:commentEx w15:paraId="3C70D431" w15:done="0"/>
  <w15:commentEx w15:paraId="644EDF17" w15:done="0"/>
  <w15:commentEx w15:paraId="5287E15A" w15:done="0"/>
  <w15:commentEx w15:paraId="0DF3A0B0" w15:done="0"/>
  <w15:commentEx w15:paraId="26FC7C29" w15:done="0"/>
  <w15:commentEx w15:paraId="06586269" w15:done="0"/>
  <w15:commentEx w15:paraId="60911DF6" w15:done="0"/>
  <w15:commentEx w15:paraId="270B2719" w15:done="0"/>
  <w15:commentEx w15:paraId="6B0DEF99" w15:done="0"/>
  <w15:commentEx w15:paraId="63666A2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hillip Klahs">
    <w15:presenceInfo w15:providerId="None" w15:userId="Phillip Klahs"/>
  </w15:person>
  <w15:person w15:author="Hannah">
    <w15:presenceInfo w15:providerId="None" w15:userId="Hann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3552"/>
    <w:rsid w:val="0005011B"/>
    <w:rsid w:val="000554A2"/>
    <w:rsid w:val="000570E2"/>
    <w:rsid w:val="000D0EF4"/>
    <w:rsid w:val="000D294B"/>
    <w:rsid w:val="000F001A"/>
    <w:rsid w:val="000F3C84"/>
    <w:rsid w:val="001051ED"/>
    <w:rsid w:val="00122656"/>
    <w:rsid w:val="00162D2B"/>
    <w:rsid w:val="00185C7D"/>
    <w:rsid w:val="001977E1"/>
    <w:rsid w:val="001F7EAB"/>
    <w:rsid w:val="00235E38"/>
    <w:rsid w:val="00261EAB"/>
    <w:rsid w:val="002965C3"/>
    <w:rsid w:val="003318AC"/>
    <w:rsid w:val="00333552"/>
    <w:rsid w:val="00346C38"/>
    <w:rsid w:val="003563EB"/>
    <w:rsid w:val="00367600"/>
    <w:rsid w:val="00381B5D"/>
    <w:rsid w:val="00391250"/>
    <w:rsid w:val="003A77CF"/>
    <w:rsid w:val="003C4A87"/>
    <w:rsid w:val="003E5025"/>
    <w:rsid w:val="00400429"/>
    <w:rsid w:val="00405B52"/>
    <w:rsid w:val="00483A74"/>
    <w:rsid w:val="004907D3"/>
    <w:rsid w:val="004C0BE6"/>
    <w:rsid w:val="004D3263"/>
    <w:rsid w:val="004F11B7"/>
    <w:rsid w:val="00510DBB"/>
    <w:rsid w:val="005258CF"/>
    <w:rsid w:val="005336C4"/>
    <w:rsid w:val="00533A75"/>
    <w:rsid w:val="005377C4"/>
    <w:rsid w:val="00561CCE"/>
    <w:rsid w:val="00583294"/>
    <w:rsid w:val="005952B8"/>
    <w:rsid w:val="005A58ED"/>
    <w:rsid w:val="005D51C4"/>
    <w:rsid w:val="00616C2D"/>
    <w:rsid w:val="006172EE"/>
    <w:rsid w:val="00623E96"/>
    <w:rsid w:val="006261A8"/>
    <w:rsid w:val="006625F2"/>
    <w:rsid w:val="006631F9"/>
    <w:rsid w:val="0066548F"/>
    <w:rsid w:val="00693162"/>
    <w:rsid w:val="00693917"/>
    <w:rsid w:val="00693E36"/>
    <w:rsid w:val="00723463"/>
    <w:rsid w:val="00727F8C"/>
    <w:rsid w:val="00741456"/>
    <w:rsid w:val="00796239"/>
    <w:rsid w:val="007C3482"/>
    <w:rsid w:val="007E0E1E"/>
    <w:rsid w:val="007E3D3B"/>
    <w:rsid w:val="008526B0"/>
    <w:rsid w:val="008B4D2C"/>
    <w:rsid w:val="008C1687"/>
    <w:rsid w:val="008F7F65"/>
    <w:rsid w:val="00900A84"/>
    <w:rsid w:val="00924738"/>
    <w:rsid w:val="00930A52"/>
    <w:rsid w:val="00940D32"/>
    <w:rsid w:val="00951AEF"/>
    <w:rsid w:val="0096382C"/>
    <w:rsid w:val="00982D3C"/>
    <w:rsid w:val="009830DD"/>
    <w:rsid w:val="00993578"/>
    <w:rsid w:val="00994EAF"/>
    <w:rsid w:val="009C7F6A"/>
    <w:rsid w:val="009D15A3"/>
    <w:rsid w:val="00A12314"/>
    <w:rsid w:val="00A8147C"/>
    <w:rsid w:val="00A87781"/>
    <w:rsid w:val="00A94F16"/>
    <w:rsid w:val="00AA7C4D"/>
    <w:rsid w:val="00AD2A7C"/>
    <w:rsid w:val="00AE47D5"/>
    <w:rsid w:val="00B02FF1"/>
    <w:rsid w:val="00B96167"/>
    <w:rsid w:val="00C42C23"/>
    <w:rsid w:val="00C52879"/>
    <w:rsid w:val="00C62ED1"/>
    <w:rsid w:val="00C71B30"/>
    <w:rsid w:val="00CA3AD8"/>
    <w:rsid w:val="00CD790C"/>
    <w:rsid w:val="00D00925"/>
    <w:rsid w:val="00D01D41"/>
    <w:rsid w:val="00D81C42"/>
    <w:rsid w:val="00DC27CE"/>
    <w:rsid w:val="00DC75B0"/>
    <w:rsid w:val="00E34B0D"/>
    <w:rsid w:val="00E75068"/>
    <w:rsid w:val="00EB400C"/>
    <w:rsid w:val="00EE515E"/>
    <w:rsid w:val="00EF7680"/>
    <w:rsid w:val="00F52172"/>
    <w:rsid w:val="00F63EF7"/>
    <w:rsid w:val="00F731C6"/>
    <w:rsid w:val="00FC79DC"/>
    <w:rsid w:val="00FE00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0B1A12"/>
  <w15:docId w15:val="{D104DBA7-B5FE-45A6-9DE6-A7AB355152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1EAB"/>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33552"/>
    <w:pPr>
      <w:spacing w:after="0" w:line="240" w:lineRule="auto"/>
    </w:pPr>
  </w:style>
  <w:style w:type="character" w:styleId="CommentReference">
    <w:name w:val="annotation reference"/>
    <w:basedOn w:val="DefaultParagraphFont"/>
    <w:uiPriority w:val="99"/>
    <w:semiHidden/>
    <w:unhideWhenUsed/>
    <w:rsid w:val="00A12314"/>
    <w:rPr>
      <w:sz w:val="16"/>
      <w:szCs w:val="16"/>
    </w:rPr>
  </w:style>
  <w:style w:type="paragraph" w:styleId="CommentText">
    <w:name w:val="annotation text"/>
    <w:basedOn w:val="Normal"/>
    <w:link w:val="CommentTextChar"/>
    <w:uiPriority w:val="99"/>
    <w:unhideWhenUsed/>
    <w:rsid w:val="00A12314"/>
    <w:rPr>
      <w:rFonts w:ascii="Times New Roman" w:eastAsiaTheme="minorHAnsi" w:hAnsi="Times New Roman"/>
      <w:sz w:val="20"/>
      <w:szCs w:val="20"/>
    </w:rPr>
  </w:style>
  <w:style w:type="character" w:customStyle="1" w:styleId="CommentTextChar">
    <w:name w:val="Comment Text Char"/>
    <w:basedOn w:val="DefaultParagraphFont"/>
    <w:link w:val="CommentText"/>
    <w:uiPriority w:val="99"/>
    <w:rsid w:val="00A12314"/>
    <w:rPr>
      <w:rFonts w:ascii="Times New Roman" w:hAnsi="Times New Roman"/>
      <w:sz w:val="20"/>
      <w:szCs w:val="20"/>
    </w:rPr>
  </w:style>
  <w:style w:type="paragraph" w:styleId="BalloonText">
    <w:name w:val="Balloon Text"/>
    <w:basedOn w:val="Normal"/>
    <w:link w:val="BalloonTextChar"/>
    <w:uiPriority w:val="99"/>
    <w:semiHidden/>
    <w:unhideWhenUsed/>
    <w:rsid w:val="00A1231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2314"/>
    <w:rPr>
      <w:rFonts w:ascii="Segoe UI" w:eastAsiaTheme="minorEastAsia" w:hAnsi="Segoe UI" w:cs="Segoe UI"/>
      <w:sz w:val="18"/>
      <w:szCs w:val="18"/>
    </w:rPr>
  </w:style>
  <w:style w:type="paragraph" w:styleId="CommentSubject">
    <w:name w:val="annotation subject"/>
    <w:basedOn w:val="CommentText"/>
    <w:next w:val="CommentText"/>
    <w:link w:val="CommentSubjectChar"/>
    <w:uiPriority w:val="99"/>
    <w:semiHidden/>
    <w:unhideWhenUsed/>
    <w:rsid w:val="00533A75"/>
    <w:rPr>
      <w:rFonts w:asciiTheme="minorHAnsi" w:eastAsiaTheme="minorEastAsia" w:hAnsiTheme="minorHAnsi"/>
      <w:b/>
      <w:bCs/>
    </w:rPr>
  </w:style>
  <w:style w:type="character" w:customStyle="1" w:styleId="CommentSubjectChar">
    <w:name w:val="Comment Subject Char"/>
    <w:basedOn w:val="CommentTextChar"/>
    <w:link w:val="CommentSubject"/>
    <w:uiPriority w:val="99"/>
    <w:semiHidden/>
    <w:rsid w:val="00533A75"/>
    <w:rPr>
      <w:rFonts w:ascii="Times New Roman" w:eastAsiaTheme="minorEastAsia" w:hAnsi="Times New Roman"/>
      <w:b/>
      <w:bCs/>
      <w:sz w:val="20"/>
      <w:szCs w:val="20"/>
    </w:rPr>
  </w:style>
  <w:style w:type="character" w:styleId="Hyperlink">
    <w:name w:val="Hyperlink"/>
    <w:basedOn w:val="DefaultParagraphFont"/>
    <w:uiPriority w:val="99"/>
    <w:unhideWhenUsed/>
    <w:rsid w:val="00693E36"/>
    <w:rPr>
      <w:color w:val="0563C1" w:themeColor="hyperlink"/>
      <w:u w:val="single"/>
    </w:rPr>
  </w:style>
  <w:style w:type="paragraph" w:styleId="Caption">
    <w:name w:val="caption"/>
    <w:basedOn w:val="Normal"/>
    <w:next w:val="Normal"/>
    <w:uiPriority w:val="35"/>
    <w:unhideWhenUsed/>
    <w:qFormat/>
    <w:rsid w:val="003318AC"/>
    <w:pPr>
      <w:spacing w:after="200"/>
    </w:pPr>
    <w:rPr>
      <w:rFonts w:ascii="Times New Roman" w:eastAsiaTheme="minorHAnsi" w:hAnsi="Times New Roman"/>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sketchfab.com/pklah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268CF5-77FA-4BDF-BC94-54DF50ED6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10</Pages>
  <Words>12950</Words>
  <Characters>73820</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Iowa State University</Company>
  <LinksUpToDate>false</LinksUpToDate>
  <CharactersWithSpaces>86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k, Lynn G [EEOBS]</dc:creator>
  <cp:keywords/>
  <dc:description/>
  <cp:lastModifiedBy>Phillip Klahs</cp:lastModifiedBy>
  <cp:revision>6</cp:revision>
  <dcterms:created xsi:type="dcterms:W3CDTF">2018-10-11T19:27:00Z</dcterms:created>
  <dcterms:modified xsi:type="dcterms:W3CDTF">2018-10-15T19:43:00Z</dcterms:modified>
</cp:coreProperties>
</file>